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31296" behindDoc="1" locked="0" layoutInCell="1" allowOverlap="1" wp14:anchorId="29961396" wp14:editId="2E2EE9B8">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75E6B5" id="Group 213" o:spid="_x0000_s1026" style="position:absolute;margin-left:408.5pt;margin-top:3.9pt;width:122.65pt;height:0;z-index:-251485184;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32320" behindDoc="1" locked="0" layoutInCell="1" allowOverlap="1" wp14:anchorId="55823AB4" wp14:editId="58C90E16">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06D010" id="Group 211" o:spid="_x0000_s1026" style="position:absolute;margin-left:408.45pt;margin-top:7.65pt;width:122.65pt;height:0;z-index:-251484160;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33344" behindDoc="1" locked="0" layoutInCell="1" allowOverlap="1" wp14:anchorId="7388B0B8" wp14:editId="342E4C17">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8D612F" id="Group 209" o:spid="_x0000_s1026" style="position:absolute;margin-left:408.75pt;margin-top:6.95pt;width:122.75pt;height:0;z-index:-25148313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6CA71C59" wp14:editId="6F29EFFC">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075D99" id="Group 1" o:spid="_x0000_s1026" style="position:absolute;margin-left:408.6pt;margin-top:2.95pt;width:122.75pt;height:0;z-index:-251476992;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4368" behindDoc="1" locked="0" layoutInCell="1" allowOverlap="1" wp14:anchorId="6C74D4D3" wp14:editId="36E88A63">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67F042" id="Group 205" o:spid="_x0000_s1026" style="position:absolute;margin-left:408.8pt;margin-top:12.75pt;width:126pt;height:0;z-index:-251482112;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DD92019" wp14:editId="1211CAE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F45E1D" id="Group 203" o:spid="_x0000_s1026" style="position:absolute;margin-left:405.05pt;margin-top:4.25pt;width:126pt;height:0;z-index:-251481088;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109FC167" wp14:editId="4FA22968">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AE1A02" id="Group 201" o:spid="_x0000_s1026" style="position:absolute;margin-left:405pt;margin-top:7.1pt;width:124.6pt;height:4.5pt;z-index:-251480064;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22B79F54" wp14:editId="1B1B4FAD">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27A388" id="Group 199" o:spid="_x0000_s1026" style="position:absolute;margin-left:403.5pt;margin-top:6.55pt;width:126.1pt;height:3.6pt;z-index:-251479040;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27A4BF80" wp14:editId="01CC71F9">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37AEF" id="Group 197" o:spid="_x0000_s1026" style="position:absolute;margin-left:403.55pt;margin-top:2.5pt;width:126.1pt;height:0;z-index:-251478016;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25C1A6EA"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 day, security experts scan the internet and face with lots of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many sources </w:t>
      </w:r>
      <w:r>
        <w:rPr>
          <w:noProof/>
          <w:szCs w:val="24"/>
        </w:rPr>
        <w:t>from</w:t>
      </w:r>
      <w:r w:rsidR="004F6A3C" w:rsidRPr="007E1CF6">
        <w:rPr>
          <w:noProof/>
          <w:szCs w:val="24"/>
        </w:rPr>
        <w:t xml:space="preserve"> stay up to date on security events require, which leads to information overload to them. For example, an information analyst might want to be aware of cybersecurity incidents such as a DD</w:t>
      </w:r>
      <w:r w:rsidR="002B31A1">
        <w:rPr>
          <w:noProof/>
          <w:szCs w:val="24"/>
        </w:rPr>
        <w:t>o</w:t>
      </w:r>
      <w:r w:rsidR="004F6A3C" w:rsidRPr="007E1CF6">
        <w:rPr>
          <w:noProof/>
          <w:szCs w:val="24"/>
        </w:rPr>
        <w:t xml:space="preserve">S attack on a government agency website. The earlier they </w:t>
      </w:r>
      <w:r>
        <w:rPr>
          <w:noProof/>
          <w:szCs w:val="24"/>
        </w:rPr>
        <w:t>can</w:t>
      </w:r>
      <w:r w:rsidR="004F6A3C" w:rsidRPr="007E1CF6">
        <w:rPr>
          <w:noProof/>
          <w:szCs w:val="24"/>
        </w:rPr>
        <w:t xml:space="preserve"> detect and understand the threats, the longer time remaining to alleviate the obstacle and to investigate them forensic</w:t>
      </w:r>
      <w:r>
        <w:rPr>
          <w:noProof/>
          <w:szCs w:val="24"/>
        </w:rPr>
        <w:t>ally</w:t>
      </w:r>
      <w:r w:rsidR="004F6A3C" w:rsidRPr="007E1CF6">
        <w:rPr>
          <w:noProof/>
          <w:szCs w:val="24"/>
        </w:rPr>
        <w:t xml:space="preserve">. Therefore, they need to have a situation awareness of the </w:t>
      </w:r>
      <w:r w:rsidR="000C0AD1">
        <w:rPr>
          <w:noProof/>
          <w:szCs w:val="24"/>
        </w:rPr>
        <w:t>actual</w:t>
      </w:r>
      <w:r w:rsidR="004F6A3C" w:rsidRPr="007E1CF6">
        <w:rPr>
          <w:noProof/>
          <w:szCs w:val="24"/>
        </w:rPr>
        <w:t xml:space="preserve"> security events and their possible effects. However, due to </w:t>
      </w:r>
      <w:r>
        <w:rPr>
          <w:noProof/>
          <w:szCs w:val="24"/>
        </w:rPr>
        <w:t>a</w:t>
      </w:r>
      <w:r w:rsidR="004F6A3C" w:rsidRPr="007E1CF6">
        <w:rPr>
          <w:noProof/>
          <w:szCs w:val="24"/>
        </w:rPr>
        <w:t xml:space="preserve"> large number of </w:t>
      </w:r>
      <w:r w:rsidR="000C0AD1">
        <w:rPr>
          <w:noProof/>
          <w:szCs w:val="24"/>
        </w:rPr>
        <w:t>occasion</w:t>
      </w:r>
      <w:r w:rsidR="004F6A3C" w:rsidRPr="007E1CF6">
        <w:rPr>
          <w:noProof/>
          <w:szCs w:val="24"/>
        </w:rPr>
        <w:t xml:space="preserve">s, it can be difficult for security analysts and researchers to handle this flow of information </w:t>
      </w:r>
      <w:r>
        <w:rPr>
          <w:noProof/>
          <w:szCs w:val="24"/>
        </w:rPr>
        <w:t>adequately</w:t>
      </w:r>
      <w:r w:rsidR="004F6A3C" w:rsidRPr="007E1CF6">
        <w:rPr>
          <w:noProof/>
          <w:szCs w:val="24"/>
        </w:rPr>
        <w:t>.</w:t>
      </w:r>
      <w:r>
        <w:rPr>
          <w:noProof/>
          <w:szCs w:val="24"/>
        </w:rPr>
        <w:t xml:space="preserve"> </w:t>
      </w:r>
    </w:p>
    <w:p w14:paraId="2482CFD2" w14:textId="7A88566C" w:rsidR="004F6A3C" w:rsidRPr="007E1CF6" w:rsidRDefault="004F6A3C" w:rsidP="00A7298B">
      <w:pPr>
        <w:spacing w:line="360" w:lineRule="auto"/>
        <w:ind w:firstLine="720"/>
        <w:rPr>
          <w:noProof/>
          <w:szCs w:val="24"/>
        </w:rPr>
      </w:pPr>
      <w:r w:rsidRPr="007E1CF6">
        <w:rPr>
          <w:noProof/>
          <w:szCs w:val="24"/>
        </w:rPr>
        <w:t xml:space="preserve">Moreover, </w:t>
      </w:r>
      <w:r w:rsidR="00A7298B">
        <w:rPr>
          <w:noProof/>
          <w:szCs w:val="24"/>
        </w:rPr>
        <w:t xml:space="preserve">the </w:t>
      </w:r>
      <w:r w:rsidRPr="007E1CF6">
        <w:rPr>
          <w:noProof/>
          <w:szCs w:val="24"/>
        </w:rPr>
        <w:t xml:space="preserve">internet uses different languages to share information, </w:t>
      </w:r>
      <w:r w:rsidR="00A7298B">
        <w:rPr>
          <w:noProof/>
          <w:szCs w:val="24"/>
        </w:rPr>
        <w:t xml:space="preserve">as </w:t>
      </w:r>
      <w:r w:rsidRPr="007E1CF6">
        <w:rPr>
          <w:noProof/>
          <w:szCs w:val="24"/>
        </w:rPr>
        <w:t>humans do. As expected, security events related information which effect</w:t>
      </w:r>
      <w:r w:rsidR="00A7298B">
        <w:rPr>
          <w:noProof/>
          <w:szCs w:val="24"/>
        </w:rPr>
        <w:t>s</w:t>
      </w:r>
      <w:r w:rsidRPr="007E1CF6">
        <w:rPr>
          <w:noProof/>
          <w:szCs w:val="24"/>
        </w:rPr>
        <w:t xml:space="preserve"> Turkish people, Turkish institutions and </w:t>
      </w:r>
      <w:r w:rsidR="00A7298B">
        <w:rPr>
          <w:noProof/>
          <w:szCs w:val="24"/>
        </w:rPr>
        <w:t xml:space="preserve">the </w:t>
      </w:r>
      <w:r w:rsidRPr="007E1CF6">
        <w:rPr>
          <w:noProof/>
          <w:szCs w:val="24"/>
        </w:rPr>
        <w:t xml:space="preserve">Turkish government also share </w:t>
      </w:r>
      <w:r w:rsidR="00A7298B">
        <w:rPr>
          <w:noProof/>
          <w:szCs w:val="24"/>
        </w:rPr>
        <w:t>o</w:t>
      </w:r>
      <w:r w:rsidRPr="007E1CF6">
        <w:rPr>
          <w:noProof/>
          <w:szCs w:val="24"/>
        </w:rPr>
        <w:t xml:space="preserve">n </w:t>
      </w:r>
      <w:r w:rsidR="00A7298B">
        <w:rPr>
          <w:noProof/>
          <w:szCs w:val="24"/>
        </w:rPr>
        <w:t xml:space="preserve">the </w:t>
      </w:r>
      <w:r w:rsidRPr="007E1CF6">
        <w:rPr>
          <w:noProof/>
          <w:szCs w:val="24"/>
        </w:rPr>
        <w:t xml:space="preserve">internet mostly in </w:t>
      </w:r>
      <w:r w:rsidR="00A7298B">
        <w:rPr>
          <w:noProof/>
          <w:szCs w:val="24"/>
        </w:rPr>
        <w:t xml:space="preserve">the </w:t>
      </w:r>
      <w:r w:rsidRPr="007E1CF6">
        <w:rPr>
          <w:noProof/>
          <w:szCs w:val="24"/>
        </w:rPr>
        <w:t xml:space="preserve">Turkish language.  In this thesis, </w:t>
      </w:r>
      <w:r w:rsidR="00E72D54">
        <w:rPr>
          <w:noProof/>
          <w:szCs w:val="24"/>
        </w:rPr>
        <w:t>we</w:t>
      </w:r>
      <w:r w:rsidRPr="007E1CF6">
        <w:rPr>
          <w:noProof/>
          <w:szCs w:val="24"/>
        </w:rPr>
        <w:t xml:space="preserve"> investigate </w:t>
      </w:r>
      <w:r w:rsidR="00A7298B">
        <w:rPr>
          <w:noProof/>
          <w:szCs w:val="24"/>
        </w:rPr>
        <w:t xml:space="preserve">the </w:t>
      </w:r>
      <w:r w:rsidRPr="007E1CF6">
        <w:rPr>
          <w:noProof/>
          <w:szCs w:val="24"/>
        </w:rPr>
        <w:t xml:space="preserve">detection of existing security incidents using </w:t>
      </w:r>
      <w:r w:rsidR="000C0AD1">
        <w:rPr>
          <w:noProof/>
          <w:szCs w:val="24"/>
        </w:rPr>
        <w:t xml:space="preserve">the </w:t>
      </w:r>
      <w:r w:rsidRPr="007E1CF6">
        <w:rPr>
          <w:noProof/>
          <w:szCs w:val="24"/>
        </w:rPr>
        <w:t>Turkish language, ITU NLP A</w:t>
      </w:r>
      <w:r w:rsidR="00A7298B">
        <w:rPr>
          <w:noProof/>
          <w:szCs w:val="24"/>
        </w:rPr>
        <w:t>PI</w:t>
      </w:r>
      <w:r w:rsidRPr="007E1CF6">
        <w:rPr>
          <w:noProof/>
          <w:szCs w:val="24"/>
        </w:rPr>
        <w:t>, Twitter social network</w:t>
      </w:r>
      <w:r w:rsidR="00A7298B">
        <w:rPr>
          <w:noProof/>
          <w:szCs w:val="24"/>
        </w:rPr>
        <w:t>,</w:t>
      </w:r>
      <w:r w:rsidRPr="007E1CF6">
        <w:rPr>
          <w:noProof/>
          <w:szCs w:val="24"/>
        </w:rPr>
        <w:t xml:space="preserve"> and </w:t>
      </w:r>
      <w:r w:rsidRPr="007E1CF6">
        <w:rPr>
          <w:noProof/>
          <w:szCs w:val="24"/>
        </w:rPr>
        <w:lastRenderedPageBreak/>
        <w:t xml:space="preserve">Hürriyet Turkish newspaper. </w:t>
      </w:r>
      <w:r w:rsidR="006D2AEE">
        <w:rPr>
          <w:noProof/>
          <w:szCs w:val="24"/>
        </w:rPr>
        <w:t>W</w:t>
      </w:r>
      <w:r w:rsidR="00E72D54">
        <w:rPr>
          <w:noProof/>
          <w:szCs w:val="24"/>
        </w:rPr>
        <w:t>e</w:t>
      </w:r>
      <w:r w:rsidRPr="007E1CF6">
        <w:rPr>
          <w:noProof/>
          <w:szCs w:val="24"/>
        </w:rPr>
        <w:t xml:space="preserve"> propose an automatic, Turkish language</w:t>
      </w:r>
      <w:r w:rsidR="00A7298B">
        <w:rPr>
          <w:noProof/>
          <w:szCs w:val="24"/>
        </w:rPr>
        <w:t>-</w:t>
      </w:r>
      <w:r w:rsidRPr="007E1CF6">
        <w:rPr>
          <w:noProof/>
          <w:szCs w:val="24"/>
        </w:rPr>
        <w:t xml:space="preserve">specific software system that can detect cybersecurity events in real time over the Twitter stream in </w:t>
      </w:r>
      <w:r w:rsidR="00A7298B">
        <w:rPr>
          <w:noProof/>
          <w:szCs w:val="24"/>
        </w:rPr>
        <w:t xml:space="preserve">the </w:t>
      </w:r>
      <w:r w:rsidRPr="007E1CF6">
        <w:rPr>
          <w:noProof/>
          <w:szCs w:val="24"/>
        </w:rPr>
        <w:t>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4327B6DE"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w:t>
      </w:r>
      <w:r w:rsidR="00B41D2B">
        <w:rPr>
          <w:noProof/>
        </w:rPr>
        <w:t>o</w:t>
      </w:r>
      <w:r w:rsidR="006761A6" w:rsidRPr="007E1CF6">
        <w:rPr>
          <w:noProof/>
        </w:rPr>
        <w:t>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C26844">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C26844">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C26844">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C26844">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C26844">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C26844">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C26844">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C26844">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C26844">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C26844">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C26844">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C26844">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C26844">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C26844">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C26844">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C26844">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C26844">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C26844">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C26844">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C26844">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C26844">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C26844">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C26844">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C26844">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C26844">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C26844">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C26844">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C26844">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C26844">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C26844">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C26844">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C26844">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C26844">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C26844">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C26844">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C26844">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C26844">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C26844">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C26844">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C26844">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C26844">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C26844">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C26844">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C26844">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C26844">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3EEBD728" w14:textId="1E49EEBD" w:rsidR="00814651" w:rsidRPr="007E1CF6" w:rsidRDefault="00814651" w:rsidP="00FB060D">
      <w:pPr>
        <w:spacing w:line="360" w:lineRule="auto"/>
        <w:jc w:val="center"/>
        <w:rPr>
          <w:b/>
          <w:noProof/>
        </w:rPr>
      </w:pPr>
      <w:r w:rsidRPr="007E1CF6">
        <w:rPr>
          <w:b/>
          <w:noProof/>
        </w:rPr>
        <w:fldChar w:fldCharType="begin"/>
      </w:r>
      <w:r w:rsidRPr="007E1CF6">
        <w:rPr>
          <w:b/>
          <w:noProof/>
        </w:rPr>
        <w:instrText xml:space="preserve"> TOC \h \z \c "Table" </w:instrText>
      </w:r>
      <w:r w:rsidRPr="007E1CF6">
        <w:rPr>
          <w:b/>
          <w:noProof/>
        </w:rPr>
        <w:fldChar w:fldCharType="separate"/>
      </w:r>
      <w:r w:rsidR="007E6E5F">
        <w:rPr>
          <w:bCs/>
          <w:noProof/>
          <w:lang w:val="tr-TR"/>
        </w:rPr>
        <w:t>Şekil tablosu öğesi bulunamadı.</w:t>
      </w: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7BCBD627" w14:textId="1E2C9207" w:rsidR="00ED1A3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829692" w:history="1">
        <w:r w:rsidR="00ED1A3F" w:rsidRPr="000F7E5F">
          <w:rPr>
            <w:rStyle w:val="Kpr"/>
            <w:noProof/>
            <w:lang w:val="tr-TR"/>
          </w:rPr>
          <w:t>Figure 1:</w:t>
        </w:r>
        <w:r w:rsidR="00ED1A3F" w:rsidRPr="000F7E5F">
          <w:rPr>
            <w:rStyle w:val="Kpr"/>
            <w:noProof/>
          </w:rPr>
          <w:t xml:space="preserve"> Tweets in Turkish After the TurkTrust Vulnerability Announcement on 3 January 2013</w:t>
        </w:r>
        <w:r w:rsidR="00ED1A3F">
          <w:rPr>
            <w:noProof/>
            <w:webHidden/>
          </w:rPr>
          <w:tab/>
        </w:r>
        <w:r w:rsidR="00ED1A3F">
          <w:rPr>
            <w:noProof/>
            <w:webHidden/>
          </w:rPr>
          <w:fldChar w:fldCharType="begin"/>
        </w:r>
        <w:r w:rsidR="00ED1A3F">
          <w:rPr>
            <w:noProof/>
            <w:webHidden/>
          </w:rPr>
          <w:instrText xml:space="preserve"> PAGEREF _Toc6829692 \h </w:instrText>
        </w:r>
        <w:r w:rsidR="00ED1A3F">
          <w:rPr>
            <w:noProof/>
            <w:webHidden/>
          </w:rPr>
        </w:r>
        <w:r w:rsidR="00ED1A3F">
          <w:rPr>
            <w:noProof/>
            <w:webHidden/>
          </w:rPr>
          <w:fldChar w:fldCharType="separate"/>
        </w:r>
        <w:r w:rsidR="00ED1A3F">
          <w:rPr>
            <w:noProof/>
            <w:webHidden/>
          </w:rPr>
          <w:t>16</w:t>
        </w:r>
        <w:r w:rsidR="00ED1A3F">
          <w:rPr>
            <w:noProof/>
            <w:webHidden/>
          </w:rPr>
          <w:fldChar w:fldCharType="end"/>
        </w:r>
      </w:hyperlink>
    </w:p>
    <w:p w14:paraId="55E38A88" w14:textId="52A46BF6" w:rsidR="00ED1A3F" w:rsidRDefault="00ED1A3F">
      <w:pPr>
        <w:pStyle w:val="ekillerTablosu"/>
        <w:tabs>
          <w:tab w:val="right" w:leader="dot" w:pos="8544"/>
        </w:tabs>
        <w:rPr>
          <w:rFonts w:asciiTheme="minorHAnsi" w:eastAsiaTheme="minorEastAsia" w:hAnsiTheme="minorHAnsi" w:cstheme="minorBidi"/>
          <w:noProof/>
          <w:sz w:val="22"/>
          <w:szCs w:val="22"/>
        </w:rPr>
      </w:pPr>
      <w:hyperlink r:id="rId9" w:anchor="_Toc6829693" w:history="1">
        <w:r w:rsidRPr="000F7E5F">
          <w:rPr>
            <w:rStyle w:val="Kpr"/>
            <w:noProof/>
          </w:rPr>
          <w:t>Figure 2: Hürriyet Newspaper News after the Turktrust SSL Vulnerability is Detected</w:t>
        </w:r>
        <w:r>
          <w:rPr>
            <w:noProof/>
            <w:webHidden/>
          </w:rPr>
          <w:tab/>
        </w:r>
        <w:r>
          <w:rPr>
            <w:noProof/>
            <w:webHidden/>
          </w:rPr>
          <w:fldChar w:fldCharType="begin"/>
        </w:r>
        <w:r>
          <w:rPr>
            <w:noProof/>
            <w:webHidden/>
          </w:rPr>
          <w:instrText xml:space="preserve"> PAGEREF _Toc6829693 \h </w:instrText>
        </w:r>
        <w:r>
          <w:rPr>
            <w:noProof/>
            <w:webHidden/>
          </w:rPr>
        </w:r>
        <w:r>
          <w:rPr>
            <w:noProof/>
            <w:webHidden/>
          </w:rPr>
          <w:fldChar w:fldCharType="separate"/>
        </w:r>
        <w:r>
          <w:rPr>
            <w:noProof/>
            <w:webHidden/>
          </w:rPr>
          <w:t>18</w:t>
        </w:r>
        <w:r>
          <w:rPr>
            <w:noProof/>
            <w:webHidden/>
          </w:rPr>
          <w:fldChar w:fldCharType="end"/>
        </w:r>
      </w:hyperlink>
    </w:p>
    <w:p w14:paraId="154660B2" w14:textId="7135C5EE" w:rsidR="00ED1A3F" w:rsidRDefault="00ED1A3F">
      <w:pPr>
        <w:pStyle w:val="ekillerTablosu"/>
        <w:tabs>
          <w:tab w:val="right" w:leader="dot" w:pos="8544"/>
        </w:tabs>
        <w:rPr>
          <w:rFonts w:asciiTheme="minorHAnsi" w:eastAsiaTheme="minorEastAsia" w:hAnsiTheme="minorHAnsi" w:cstheme="minorBidi"/>
          <w:noProof/>
          <w:sz w:val="22"/>
          <w:szCs w:val="22"/>
        </w:rPr>
      </w:pPr>
      <w:hyperlink r:id="rId10" w:anchor="_Toc6829694" w:history="1">
        <w:r w:rsidRPr="000F7E5F">
          <w:rPr>
            <w:rStyle w:val="Kpr"/>
            <w:noProof/>
          </w:rPr>
          <w:t>Figure 3: Research results of IBM Security Lab about Cyber Sec</w:t>
        </w:r>
        <w:r w:rsidRPr="000F7E5F">
          <w:rPr>
            <w:rStyle w:val="Kpr"/>
            <w:noProof/>
          </w:rPr>
          <w:t>u</w:t>
        </w:r>
        <w:r w:rsidRPr="000F7E5F">
          <w:rPr>
            <w:rStyle w:val="Kpr"/>
            <w:noProof/>
          </w:rPr>
          <w:t>rity Analysts</w:t>
        </w:r>
        <w:r w:rsidRPr="000F7E5F">
          <w:rPr>
            <w:rStyle w:val="Kpr"/>
            <w:noProof/>
            <w:lang w:val="tr-TR"/>
          </w:rPr>
          <w:t>.</w:t>
        </w:r>
        <w:r>
          <w:rPr>
            <w:noProof/>
            <w:webHidden/>
          </w:rPr>
          <w:tab/>
        </w:r>
        <w:r>
          <w:rPr>
            <w:noProof/>
            <w:webHidden/>
          </w:rPr>
          <w:fldChar w:fldCharType="begin"/>
        </w:r>
        <w:r>
          <w:rPr>
            <w:noProof/>
            <w:webHidden/>
          </w:rPr>
          <w:instrText xml:space="preserve"> PAGEREF _Toc6829694 \h </w:instrText>
        </w:r>
        <w:r>
          <w:rPr>
            <w:noProof/>
            <w:webHidden/>
          </w:rPr>
        </w:r>
        <w:r>
          <w:rPr>
            <w:noProof/>
            <w:webHidden/>
          </w:rPr>
          <w:fldChar w:fldCharType="separate"/>
        </w:r>
        <w:r>
          <w:rPr>
            <w:noProof/>
            <w:webHidden/>
          </w:rPr>
          <w:t>22</w:t>
        </w:r>
        <w:r>
          <w:rPr>
            <w:noProof/>
            <w:webHidden/>
          </w:rPr>
          <w:fldChar w:fldCharType="end"/>
        </w:r>
      </w:hyperlink>
    </w:p>
    <w:p w14:paraId="3EEBD735" w14:textId="41C348C7"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1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2AF0FB0A" w14:textId="0699B4E9" w:rsidR="00214B7B" w:rsidRPr="007E1CF6" w:rsidRDefault="00D3160A" w:rsidP="00216905">
      <w:pPr>
        <w:spacing w:line="360" w:lineRule="auto"/>
        <w:ind w:firstLine="576"/>
        <w:rPr>
          <w:noProof/>
        </w:rPr>
      </w:pPr>
      <w:r w:rsidRPr="007E1CF6">
        <w:rPr>
          <w:noProof/>
        </w:rPr>
        <w:t>Security awareness tools help security analysts to protect a company's sensitive and mission-critical data from being stolen, damaged or compromised by hackers.</w:t>
      </w:r>
      <w:r w:rsidR="00E5428A" w:rsidRPr="007E1CF6">
        <w:rPr>
          <w:noProof/>
        </w:rPr>
        <w:t xml:space="preserve"> </w:t>
      </w:r>
      <w:r w:rsidR="00FA79B7" w:rsidRPr="007E1CF6">
        <w:rPr>
          <w:noProof/>
        </w:rPr>
        <w:t xml:space="preserve">The delay between the disclosure and the moment when the security analyst is aware </w:t>
      </w:r>
      <w:r w:rsidR="00A7298B">
        <w:rPr>
          <w:noProof/>
        </w:rPr>
        <w:t>of</w:t>
      </w:r>
      <w:r w:rsidR="00FA79B7" w:rsidRPr="007E1CF6">
        <w:rPr>
          <w:noProof/>
        </w:rPr>
        <w:t xml:space="preserve"> each newly discovered vulnerability is very important.</w:t>
      </w:r>
      <w:r w:rsidR="00C50ED8" w:rsidRPr="007E1CF6">
        <w:rPr>
          <w:noProof/>
        </w:rPr>
        <w:t xml:space="preserve"> </w:t>
      </w:r>
    </w:p>
    <w:p w14:paraId="295E3200" w14:textId="5687F1E4" w:rsidR="004D5D81" w:rsidRDefault="000B0877" w:rsidP="00216905">
      <w:pPr>
        <w:spacing w:line="360" w:lineRule="auto"/>
        <w:ind w:firstLine="576"/>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C94939">
        <w:rPr>
          <w:noProof/>
        </w:rPr>
        <w:t>we</w:t>
      </w:r>
      <w:r w:rsidR="009768BC" w:rsidRPr="007E1CF6">
        <w:rPr>
          <w:noProof/>
        </w:rPr>
        <w:t xml:space="preserve"> can see in</w:t>
      </w:r>
      <w:r w:rsidR="00A7298B">
        <w:rPr>
          <w:noProof/>
        </w:rPr>
        <w:t xml:space="preserve"> f</w:t>
      </w:r>
      <w:r w:rsidR="009768BC" w:rsidRPr="007E1CF6">
        <w:rPr>
          <w:noProof/>
        </w:rPr>
        <w:t>igure 1</w:t>
      </w:r>
      <w:bookmarkEnd w:id="13"/>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E72D54">
        <w:rPr>
          <w:noProof/>
        </w:rPr>
        <w:t>W</w:t>
      </w:r>
      <w:r w:rsidR="00C94939">
        <w:rPr>
          <w:noProof/>
        </w:rPr>
        <w:t>e</w:t>
      </w:r>
      <w:r w:rsidR="00264FD3" w:rsidRPr="00264FD3">
        <w:rPr>
          <w:noProof/>
        </w:rPr>
        <w:t xml:space="preserve"> notice that one of the profile</w:t>
      </w:r>
      <w:r w:rsidR="00A7298B">
        <w:rPr>
          <w:noProof/>
        </w:rPr>
        <w:t>s</w:t>
      </w:r>
      <w:r w:rsidR="00264FD3" w:rsidRPr="00264FD3">
        <w:rPr>
          <w:noProof/>
        </w:rPr>
        <w:t xml:space="preserve"> who share</w:t>
      </w:r>
      <w:r w:rsidR="00A7298B">
        <w:rPr>
          <w:noProof/>
        </w:rPr>
        <w:t>s</w:t>
      </w:r>
      <w:r w:rsidR="00264FD3" w:rsidRPr="00264FD3">
        <w:rPr>
          <w:noProof/>
        </w:rPr>
        <w:t xml:space="preserv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Th</w:t>
      </w:r>
      <w:r w:rsidR="00A7298B">
        <w:rPr>
          <w:noProof/>
        </w:rPr>
        <w:t>at</w:t>
      </w:r>
      <w:r w:rsidR="004D5D81" w:rsidRPr="004D5D81">
        <w:rPr>
          <w:noProof/>
        </w:rPr>
        <w:t xml:space="preserve"> </w:t>
      </w:r>
      <w:r w:rsidR="00A7298B">
        <w:rPr>
          <w:noProof/>
        </w:rPr>
        <w:t>situation shows</w:t>
      </w:r>
      <w:r w:rsidR="004D5D81" w:rsidRPr="004D5D81">
        <w:rPr>
          <w:noProof/>
        </w:rPr>
        <w:t xml:space="preserve"> </w:t>
      </w:r>
      <w:r w:rsidR="00A7298B">
        <w:rPr>
          <w:noProof/>
        </w:rPr>
        <w:t xml:space="preserve">that </w:t>
      </w:r>
      <w:r w:rsidR="004D5D81" w:rsidRPr="004D5D81">
        <w:rPr>
          <w:noProof/>
        </w:rPr>
        <w:t xml:space="preserve">even university professors share timely and valuable information </w:t>
      </w:r>
      <w:r w:rsidR="00A7298B">
        <w:rPr>
          <w:noProof/>
        </w:rPr>
        <w:t>on</w:t>
      </w:r>
      <w:r w:rsidR="004D5D81" w:rsidRPr="004D5D81">
        <w:rPr>
          <w:noProof/>
        </w:rPr>
        <w:t xml:space="preserve"> Twitter. </w:t>
      </w:r>
      <w:r w:rsidR="002A4676">
        <w:rPr>
          <w:noProof/>
        </w:rPr>
        <w:t>Because of</w:t>
      </w:r>
      <w:r w:rsidR="002A4676" w:rsidRPr="007E1CF6">
        <w:rPr>
          <w:noProof/>
        </w:rPr>
        <w:t xml:space="preserve"> T</w:t>
      </w:r>
      <w:r w:rsidR="00D218DA">
        <w:rPr>
          <w:noProof/>
        </w:rPr>
        <w:t>u</w:t>
      </w:r>
      <w:r w:rsidR="002A4676" w:rsidRPr="007E1CF6">
        <w:rPr>
          <w:noProof/>
        </w:rPr>
        <w:t xml:space="preserve">rkTrust directly related </w:t>
      </w:r>
      <w:r w:rsidR="00A7298B">
        <w:rPr>
          <w:noProof/>
        </w:rPr>
        <w:t>to</w:t>
      </w:r>
      <w:r w:rsidR="002A4676" w:rsidRPr="007E1CF6">
        <w:rPr>
          <w:noProof/>
        </w:rPr>
        <w:t xml:space="preserve"> Turkey, there were so many Tweet</w:t>
      </w:r>
      <w:r w:rsidR="00D218DA">
        <w:rPr>
          <w:noProof/>
        </w:rPr>
        <w:t>s in Turkish</w:t>
      </w:r>
      <w:r w:rsidR="002A4676" w:rsidRPr="007E1CF6">
        <w:rPr>
          <w:noProof/>
        </w:rPr>
        <w:t xml:space="preserve"> related </w:t>
      </w:r>
      <w:r w:rsidR="00A7298B">
        <w:rPr>
          <w:noProof/>
        </w:rPr>
        <w:t>to</w:t>
      </w:r>
      <w:r w:rsidR="002A4676" w:rsidRPr="007E1CF6">
        <w:rPr>
          <w:noProof/>
        </w:rPr>
        <w:t xml:space="preserve">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A7298B">
        <w:rPr>
          <w:noProof/>
        </w:rPr>
        <w:t>,</w:t>
      </w:r>
      <w:r w:rsidR="003555B1">
        <w:rPr>
          <w:noProof/>
        </w:rPr>
        <w:t xml:space="preserve"> </w:t>
      </w:r>
      <w:r w:rsidR="003555B1" w:rsidRPr="003555B1">
        <w:rPr>
          <w:noProof/>
        </w:rPr>
        <w:t xml:space="preserve">and with nearly 9 million active users Turkey is </w:t>
      </w:r>
      <w:r w:rsidR="00A7298B">
        <w:rPr>
          <w:noProof/>
        </w:rPr>
        <w:t xml:space="preserve">the </w:t>
      </w:r>
      <w:r w:rsidR="003555B1" w:rsidRPr="003555B1">
        <w:rPr>
          <w:noProof/>
        </w:rPr>
        <w:t xml:space="preserve">fifth country in the list of leading countries based on </w:t>
      </w:r>
      <w:r w:rsidR="00A7298B">
        <w:rPr>
          <w:noProof/>
        </w:rPr>
        <w:t>several</w:t>
      </w:r>
      <w:r w:rsidR="003555B1" w:rsidRPr="003555B1">
        <w:rPr>
          <w:noProof/>
        </w:rPr>
        <w:t xml:space="preserve">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w:t>
      </w:r>
      <w:r w:rsidR="00A7298B">
        <w:rPr>
          <w:noProof/>
          <w:lang w:val="tr-TR"/>
        </w:rPr>
        <w:t xml:space="preserve">the </w:t>
      </w:r>
      <w:r w:rsidR="00CD06BE">
        <w:rPr>
          <w:noProof/>
          <w:lang w:val="tr-TR"/>
        </w:rPr>
        <w:t xml:space="preserve">Turkish language. </w:t>
      </w:r>
    </w:p>
    <w:p w14:paraId="291895DC" w14:textId="1558964A" w:rsidR="004D5D81" w:rsidRDefault="004D5D81" w:rsidP="00FD001D">
      <w:pPr>
        <w:spacing w:line="360" w:lineRule="auto"/>
        <w:rPr>
          <w:noProof/>
          <w:lang w:val="tr-TR"/>
        </w:rPr>
      </w:pPr>
    </w:p>
    <w:p w14:paraId="028A4F42" w14:textId="0F0F3733" w:rsidR="007E6E5F" w:rsidRDefault="007E6E5F" w:rsidP="00FD001D">
      <w:pPr>
        <w:spacing w:line="360" w:lineRule="auto"/>
        <w:rPr>
          <w:noProof/>
          <w:lang w:val="tr-TR"/>
        </w:rPr>
      </w:pPr>
    </w:p>
    <w:p w14:paraId="55C5570D" w14:textId="20A93CC6" w:rsidR="007E6E5F" w:rsidRDefault="00ED1A3F" w:rsidP="00FD001D">
      <w:pPr>
        <w:spacing w:line="360" w:lineRule="auto"/>
        <w:rPr>
          <w:noProof/>
          <w:lang w:val="tr-TR"/>
        </w:rPr>
      </w:pPr>
      <w:r>
        <w:rPr>
          <w:noProof/>
          <w:lang w:val="tr-TR"/>
        </w:rPr>
        <w:lastRenderedPageBreak/>
        <w:drawing>
          <wp:anchor distT="0" distB="0" distL="114300" distR="114300" simplePos="0" relativeHeight="251844608" behindDoc="0" locked="0" layoutInCell="1" allowOverlap="1" wp14:anchorId="0A4FE003" wp14:editId="1B3D13EF">
            <wp:simplePos x="0" y="0"/>
            <wp:positionH relativeFrom="column">
              <wp:posOffset>633095</wp:posOffset>
            </wp:positionH>
            <wp:positionV relativeFrom="paragraph">
              <wp:posOffset>20955</wp:posOffset>
            </wp:positionV>
            <wp:extent cx="4407535" cy="7329805"/>
            <wp:effectExtent l="19050" t="19050" r="12065" b="23495"/>
            <wp:wrapTopAndBottom/>
            <wp:docPr id="3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6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407535" cy="7329805"/>
                    </a:xfrm>
                    <a:prstGeom prst="rect">
                      <a:avLst/>
                    </a:prstGeom>
                    <a:noFill/>
                    <a:ln>
                      <a:solidFill>
                        <a:schemeClr val="bg1">
                          <a:lumMod val="85000"/>
                        </a:schemeClr>
                      </a:solid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855872" behindDoc="0" locked="0" layoutInCell="1" allowOverlap="1" wp14:anchorId="77C96312" wp14:editId="11326D54">
                <wp:simplePos x="0" y="0"/>
                <wp:positionH relativeFrom="column">
                  <wp:posOffset>635000</wp:posOffset>
                </wp:positionH>
                <wp:positionV relativeFrom="paragraph">
                  <wp:posOffset>7475220</wp:posOffset>
                </wp:positionV>
                <wp:extent cx="4407535" cy="635"/>
                <wp:effectExtent l="0" t="0" r="0" b="0"/>
                <wp:wrapTopAndBottom/>
                <wp:docPr id="44" name="Metin Kutusu 44"/>
                <wp:cNvGraphicFramePr/>
                <a:graphic xmlns:a="http://schemas.openxmlformats.org/drawingml/2006/main">
                  <a:graphicData uri="http://schemas.microsoft.com/office/word/2010/wordprocessingShape">
                    <wps:wsp>
                      <wps:cNvSpPr txBox="1"/>
                      <wps:spPr>
                        <a:xfrm>
                          <a:off x="0" y="0"/>
                          <a:ext cx="4407535" cy="635"/>
                        </a:xfrm>
                        <a:prstGeom prst="rect">
                          <a:avLst/>
                        </a:prstGeom>
                        <a:solidFill>
                          <a:prstClr val="white"/>
                        </a:solidFill>
                        <a:ln>
                          <a:noFill/>
                        </a:ln>
                      </wps:spPr>
                      <wps:txbx>
                        <w:txbxContent>
                          <w:p w14:paraId="2AB2B7E5" w14:textId="2BFB2594" w:rsidR="00ED1A3F" w:rsidRPr="00656CF6" w:rsidRDefault="00ED1A3F" w:rsidP="00ED1A3F">
                            <w:pPr>
                              <w:pStyle w:val="ResimYazs"/>
                              <w:rPr>
                                <w:noProof/>
                                <w:sz w:val="24"/>
                                <w:szCs w:val="20"/>
                                <w:lang w:val="tr-TR"/>
                              </w:rPr>
                            </w:pPr>
                            <w:bookmarkStart w:id="14" w:name="_Toc6829692"/>
                            <w:r>
                              <w:rPr>
                                <w:noProof/>
                                <w:lang w:val="tr-TR"/>
                              </w:rPr>
                              <w:t xml:space="preserve">Figure </w:t>
                            </w:r>
                            <w:r>
                              <w:rPr>
                                <w:noProof/>
                                <w:lang w:val="tr-TR"/>
                              </w:rPr>
                              <w:fldChar w:fldCharType="begin"/>
                            </w:r>
                            <w:r>
                              <w:rPr>
                                <w:noProof/>
                                <w:lang w:val="tr-TR"/>
                              </w:rPr>
                              <w:instrText xml:space="preserve"> SEQ Figure \* ARABIC </w:instrText>
                            </w:r>
                            <w:r>
                              <w:rPr>
                                <w:noProof/>
                                <w:lang w:val="tr-TR"/>
                              </w:rPr>
                              <w:fldChar w:fldCharType="separate"/>
                            </w:r>
                            <w:r>
                              <w:rPr>
                                <w:noProof/>
                                <w:lang w:val="tr-TR"/>
                              </w:rPr>
                              <w:t>1</w:t>
                            </w:r>
                            <w:r>
                              <w:rPr>
                                <w:noProof/>
                                <w:lang w:val="tr-TR"/>
                              </w:rPr>
                              <w:fldChar w:fldCharType="end"/>
                            </w:r>
                            <w:r>
                              <w:rPr>
                                <w:noProof/>
                                <w:lang w:val="tr-TR"/>
                              </w:rPr>
                              <w:t>:</w:t>
                            </w:r>
                            <w:r>
                              <w:rPr>
                                <w:noProof/>
                              </w:rPr>
                              <w:t xml:space="preserve"> </w:t>
                            </w:r>
                            <w:r w:rsidRPr="001712BF">
                              <w:rPr>
                                <w:noProof/>
                              </w:rPr>
                              <w:t xml:space="preserve">Tweets in Turkish After </w:t>
                            </w:r>
                            <w:bookmarkStart w:id="15" w:name="_GoBack"/>
                            <w:bookmarkEnd w:id="15"/>
                            <w:r w:rsidRPr="001712BF">
                              <w:rPr>
                                <w:noProof/>
                              </w:rPr>
                              <w:t>the Turk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96312" id="_x0000_t202" coordsize="21600,21600" o:spt="202" path="m,l,21600r21600,l21600,xe">
                <v:stroke joinstyle="miter"/>
                <v:path gradientshapeok="t" o:connecttype="rect"/>
              </v:shapetype>
              <v:shape id="Metin Kutusu 44" o:spid="_x0000_s1026" type="#_x0000_t202" style="position:absolute;margin-left:50pt;margin-top:588.6pt;width:347.0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" stroked="f">
                <v:textbox style="mso-fit-shape-to-text:t" inset="0,0,0,0">
                  <w:txbxContent>
                    <w:p w14:paraId="2AB2B7E5" w14:textId="2BFB2594" w:rsidR="00ED1A3F" w:rsidRPr="00656CF6" w:rsidRDefault="00ED1A3F" w:rsidP="00ED1A3F">
                      <w:pPr>
                        <w:pStyle w:val="ResimYazs"/>
                        <w:rPr>
                          <w:noProof/>
                          <w:sz w:val="24"/>
                          <w:szCs w:val="20"/>
                          <w:lang w:val="tr-TR"/>
                        </w:rPr>
                      </w:pPr>
                      <w:bookmarkStart w:id="16" w:name="_Toc6829692"/>
                      <w:r>
                        <w:rPr>
                          <w:noProof/>
                          <w:lang w:val="tr-TR"/>
                        </w:rPr>
                        <w:t xml:space="preserve">Figure </w:t>
                      </w:r>
                      <w:r>
                        <w:rPr>
                          <w:noProof/>
                          <w:lang w:val="tr-TR"/>
                        </w:rPr>
                        <w:fldChar w:fldCharType="begin"/>
                      </w:r>
                      <w:r>
                        <w:rPr>
                          <w:noProof/>
                          <w:lang w:val="tr-TR"/>
                        </w:rPr>
                        <w:instrText xml:space="preserve"> SEQ Figure \* ARABIC </w:instrText>
                      </w:r>
                      <w:r>
                        <w:rPr>
                          <w:noProof/>
                          <w:lang w:val="tr-TR"/>
                        </w:rPr>
                        <w:fldChar w:fldCharType="separate"/>
                      </w:r>
                      <w:r>
                        <w:rPr>
                          <w:noProof/>
                          <w:lang w:val="tr-TR"/>
                        </w:rPr>
                        <w:t>1</w:t>
                      </w:r>
                      <w:r>
                        <w:rPr>
                          <w:noProof/>
                          <w:lang w:val="tr-TR"/>
                        </w:rPr>
                        <w:fldChar w:fldCharType="end"/>
                      </w:r>
                      <w:r>
                        <w:rPr>
                          <w:noProof/>
                          <w:lang w:val="tr-TR"/>
                        </w:rPr>
                        <w:t>:</w:t>
                      </w:r>
                      <w:r>
                        <w:rPr>
                          <w:noProof/>
                        </w:rPr>
                        <w:t xml:space="preserve"> </w:t>
                      </w:r>
                      <w:r w:rsidRPr="001712BF">
                        <w:rPr>
                          <w:noProof/>
                        </w:rPr>
                        <w:t xml:space="preserve">Tweets in Turkish After </w:t>
                      </w:r>
                      <w:bookmarkStart w:id="17" w:name="_GoBack"/>
                      <w:bookmarkEnd w:id="17"/>
                      <w:r w:rsidRPr="001712BF">
                        <w:rPr>
                          <w:noProof/>
                        </w:rPr>
                        <w:t>the TurkTrust Vulnerability Announcement on 3 January 2013</w:t>
                      </w:r>
                      <w:bookmarkEnd w:id="16"/>
                    </w:p>
                  </w:txbxContent>
                </v:textbox>
                <w10:wrap type="topAndBottom"/>
              </v:shape>
            </w:pict>
          </mc:Fallback>
        </mc:AlternateContent>
      </w:r>
    </w:p>
    <w:p w14:paraId="1516440E" w14:textId="7609A06E" w:rsidR="007E6E5F" w:rsidRDefault="007E6E5F" w:rsidP="00FD001D">
      <w:pPr>
        <w:spacing w:line="360" w:lineRule="auto"/>
        <w:rPr>
          <w:noProof/>
          <w:lang w:val="tr-TR"/>
        </w:rPr>
      </w:pPr>
    </w:p>
    <w:p w14:paraId="5DE415B0" w14:textId="40EC8D9C" w:rsidR="007E6E5F" w:rsidRDefault="007E6E5F" w:rsidP="00FD001D">
      <w:pPr>
        <w:spacing w:line="360" w:lineRule="auto"/>
        <w:rPr>
          <w:noProof/>
          <w:lang w:val="tr-TR"/>
        </w:rPr>
      </w:pPr>
    </w:p>
    <w:p w14:paraId="1410B7F7" w14:textId="329F0545" w:rsidR="007E6E5F" w:rsidRDefault="007E6E5F" w:rsidP="00FD001D">
      <w:pPr>
        <w:spacing w:line="360" w:lineRule="auto"/>
        <w:rPr>
          <w:noProof/>
          <w:lang w:val="tr-TR"/>
        </w:rPr>
      </w:pPr>
    </w:p>
    <w:p w14:paraId="2E496F0A" w14:textId="2911FCFC" w:rsidR="002A4676" w:rsidRPr="007E1CF6" w:rsidRDefault="00FD001D" w:rsidP="001E5990">
      <w:pPr>
        <w:spacing w:line="360" w:lineRule="auto"/>
        <w:ind w:firstLine="576"/>
        <w:rPr>
          <w:noProof/>
        </w:rPr>
      </w:pPr>
      <w:r w:rsidRPr="00FD001D">
        <w:rPr>
          <w:noProof/>
          <w:lang w:val="tr-TR"/>
        </w:rPr>
        <w:t xml:space="preserve">During </w:t>
      </w:r>
      <w:r w:rsidR="00C94939">
        <w:rPr>
          <w:noProof/>
          <w:lang w:val="tr-TR"/>
        </w:rPr>
        <w:t>the</w:t>
      </w:r>
      <w:r w:rsidRPr="00FD001D">
        <w:rPr>
          <w:noProof/>
          <w:lang w:val="tr-TR"/>
        </w:rPr>
        <w:t xml:space="preserve"> literature review and commercial products reviews, </w:t>
      </w:r>
      <w:r w:rsidR="00C94939">
        <w:rPr>
          <w:noProof/>
          <w:lang w:val="tr-TR"/>
        </w:rPr>
        <w:t>we</w:t>
      </w:r>
      <w:r w:rsidRPr="00FD001D">
        <w:rPr>
          <w:noProof/>
          <w:lang w:val="tr-TR"/>
        </w:rPr>
        <w:t xml:space="preserve"> realize that even there are </w:t>
      </w:r>
      <w:r>
        <w:rPr>
          <w:noProof/>
          <w:lang w:val="tr-TR"/>
        </w:rPr>
        <w:t>a few</w:t>
      </w:r>
      <w:r w:rsidRPr="00FD001D">
        <w:rPr>
          <w:noProof/>
          <w:lang w:val="tr-TR"/>
        </w:rPr>
        <w:t xml:space="preserve"> </w:t>
      </w:r>
      <w:r w:rsidR="00A7298B">
        <w:rPr>
          <w:noProof/>
          <w:lang w:val="tr-TR"/>
        </w:rPr>
        <w:t>types of research</w:t>
      </w:r>
      <w:r w:rsidRPr="00FD001D">
        <w:rPr>
          <w:noProof/>
          <w:lang w:val="tr-TR"/>
        </w:rPr>
        <w:t xml:space="preserve"> and products to focus on automatic security Event Detection, they mainly focus</w:t>
      </w:r>
      <w:r w:rsidR="00A7298B">
        <w:rPr>
          <w:noProof/>
          <w:lang w:val="tr-TR"/>
        </w:rPr>
        <w:t xml:space="preserve"> on</w:t>
      </w:r>
      <w:r w:rsidRPr="00FD001D">
        <w:rPr>
          <w:noProof/>
          <w:lang w:val="tr-TR"/>
        </w:rPr>
        <w:t xml:space="preserve"> data mining in </w:t>
      </w:r>
      <w:r w:rsidR="00A7298B">
        <w:rPr>
          <w:noProof/>
          <w:lang w:val="tr-TR"/>
        </w:rPr>
        <w:t xml:space="preserve">the </w:t>
      </w:r>
      <w:r w:rsidRPr="00FD001D">
        <w:rPr>
          <w:noProof/>
          <w:lang w:val="tr-TR"/>
        </w:rPr>
        <w:t>English language. There is no research focused on real</w:t>
      </w:r>
      <w:r w:rsidR="00A7298B">
        <w:rPr>
          <w:noProof/>
          <w:lang w:val="tr-TR"/>
        </w:rPr>
        <w:t>-</w:t>
      </w:r>
      <w:r w:rsidRPr="00FD001D">
        <w:rPr>
          <w:noProof/>
          <w:lang w:val="tr-TR"/>
        </w:rPr>
        <w:t>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ithin </w:t>
      </w:r>
      <w:r w:rsidR="00A7298B">
        <w:rPr>
          <w:noProof/>
          <w:lang w:val="tr-TR"/>
        </w:rPr>
        <w:t xml:space="preserve">the </w:t>
      </w:r>
      <w:r w:rsidR="009D1259">
        <w:rPr>
          <w:noProof/>
          <w:lang w:val="tr-TR"/>
        </w:rPr>
        <w:t>Turkish language.</w:t>
      </w:r>
      <w:r w:rsidR="004D5D81">
        <w:rPr>
          <w:noProof/>
          <w:lang w:val="tr-TR"/>
        </w:rPr>
        <w:t xml:space="preserve"> 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1BC079AF" w14:textId="2837F09D" w:rsidR="00810D2E" w:rsidRPr="005C1DAF" w:rsidRDefault="00810D2E" w:rsidP="00216905">
      <w:pPr>
        <w:spacing w:line="360" w:lineRule="auto"/>
        <w:ind w:firstLine="576"/>
      </w:pPr>
      <w:r>
        <w:t xml:space="preserve">Of course, social media is not </w:t>
      </w:r>
      <w:r w:rsidR="00F01461">
        <w:t xml:space="preserve">the </w:t>
      </w:r>
      <w:r>
        <w:t xml:space="preserve">only option to learn such information. </w:t>
      </w:r>
      <w:r w:rsidRPr="00810D2E">
        <w:rPr>
          <w:noProof/>
        </w:rPr>
        <w:t xml:space="preserve">The security analyst has a wide range of sources available like </w:t>
      </w:r>
      <w:r w:rsidR="00F01461">
        <w:rPr>
          <w:noProof/>
        </w:rPr>
        <w:t xml:space="preserve">the </w:t>
      </w:r>
      <w:r w:rsidRPr="00810D2E">
        <w:rPr>
          <w:noProof/>
        </w:rPr>
        <w:t>specialized press, blogs, forums, news agencies, newspapers and so on to gather cyber threat information</w:t>
      </w:r>
      <w:r>
        <w:rPr>
          <w:noProof/>
        </w:rPr>
        <w:t>.</w:t>
      </w:r>
      <w:r>
        <w:t xml:space="preserve"> However, their first reference </w:t>
      </w:r>
      <w:r w:rsidR="00F01461">
        <w:t>to</w:t>
      </w:r>
      <w:r>
        <w:t xml:space="preserve"> detect</w:t>
      </w:r>
      <w:r w:rsidR="00F01461">
        <w:t>ing</w:t>
      </w:r>
      <w:r>
        <w:t xml:space="preserve">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r w:rsidR="00F01461">
        <w:t>."</w:t>
      </w:r>
    </w:p>
    <w:p w14:paraId="639820B4" w14:textId="2BF12953" w:rsidR="00A754EA" w:rsidRPr="007E1CF6" w:rsidRDefault="00A754EA" w:rsidP="001E5990">
      <w:pPr>
        <w:spacing w:line="360" w:lineRule="auto"/>
        <w:ind w:firstLine="576"/>
        <w:rPr>
          <w:noProof/>
        </w:rPr>
      </w:pPr>
      <w:r>
        <w:rPr>
          <w:noProof/>
        </w:rPr>
        <w:t xml:space="preserve">An alternative way to learn such information is newspapers. After the </w:t>
      </w:r>
      <w:r w:rsidRPr="007E1CF6">
        <w:rPr>
          <w:noProof/>
        </w:rPr>
        <w:t>T</w:t>
      </w:r>
      <w:r>
        <w:rPr>
          <w:noProof/>
        </w:rPr>
        <w:t>ürktrust SSL vulnerability in 2013, the newspapers also share that information as fast as possible. I</w:t>
      </w:r>
      <w:r w:rsidRPr="00A754EA">
        <w:rPr>
          <w:noProof/>
        </w:rPr>
        <w:t>n</w:t>
      </w:r>
      <w:r w:rsidR="00490A1C">
        <w:rPr>
          <w:noProof/>
        </w:rPr>
        <w:t xml:space="preserve"> </w:t>
      </w:r>
      <w:r w:rsidRPr="00A754EA">
        <w:rPr>
          <w:noProof/>
        </w:rPr>
        <w:t>Figure</w:t>
      </w:r>
      <w:r w:rsidR="00490A1C">
        <w:rPr>
          <w:noProof/>
        </w:rPr>
        <w:t xml:space="preserve"> </w:t>
      </w:r>
      <w:r>
        <w:rPr>
          <w:noProof/>
        </w:rPr>
        <w:t>2</w:t>
      </w:r>
      <w:r w:rsidR="00490A1C">
        <w:rPr>
          <w:noProof/>
        </w:rPr>
        <w:t xml:space="preserve">, </w:t>
      </w:r>
      <w:r w:rsidR="00C94939">
        <w:rPr>
          <w:noProof/>
        </w:rPr>
        <w:t>we can see</w:t>
      </w:r>
      <w:r>
        <w:rPr>
          <w:noProof/>
        </w:rPr>
        <w:t xml:space="preserve"> news published in Hurriyet newspaper related </w:t>
      </w:r>
      <w:r w:rsidR="00F01461">
        <w:rPr>
          <w:noProof/>
        </w:rPr>
        <w:t>to</w:t>
      </w:r>
      <w:r>
        <w:rPr>
          <w:noProof/>
        </w:rPr>
        <w:t xml:space="preserve">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598F1C99" w:rsidR="00374BEB" w:rsidRDefault="000E6A41" w:rsidP="00216905">
      <w:pPr>
        <w:spacing w:line="360" w:lineRule="auto"/>
        <w:ind w:firstLine="576"/>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w:t>
      </w:r>
      <w:r w:rsidR="00D73C38" w:rsidRPr="007E1CF6">
        <w:rPr>
          <w:noProof/>
        </w:rPr>
        <w:lastRenderedPageBreak/>
        <w:t xml:space="preserve">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w:t>
      </w:r>
      <w:r w:rsidR="00C94939">
        <w:rPr>
          <w:noProof/>
        </w:rPr>
        <w:t>we</w:t>
      </w:r>
      <w:r w:rsidR="008276EE" w:rsidRPr="007E1CF6">
        <w:rPr>
          <w:noProof/>
        </w:rPr>
        <w:t xml:space="preserve"> can add </w:t>
      </w:r>
      <w:r w:rsidR="00ED1A3F">
        <w:rPr>
          <w:noProof/>
        </w:rPr>
        <mc:AlternateContent>
          <mc:Choice Requires="wps">
            <w:drawing>
              <wp:anchor distT="0" distB="0" distL="114300" distR="114300" simplePos="0" relativeHeight="251857920" behindDoc="0" locked="0" layoutInCell="1" allowOverlap="1" wp14:anchorId="6248F4EB" wp14:editId="7FE4513F">
                <wp:simplePos x="0" y="0"/>
                <wp:positionH relativeFrom="column">
                  <wp:posOffset>-157480</wp:posOffset>
                </wp:positionH>
                <wp:positionV relativeFrom="paragraph">
                  <wp:posOffset>7331710</wp:posOffset>
                </wp:positionV>
                <wp:extent cx="5761990" cy="635"/>
                <wp:effectExtent l="0" t="0" r="0" b="0"/>
                <wp:wrapTopAndBottom/>
                <wp:docPr id="45" name="Metin Kutusu 45"/>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10EFC617" w14:textId="66A298AC" w:rsidR="00ED1A3F" w:rsidRPr="002C7C2A" w:rsidRDefault="00ED1A3F" w:rsidP="00ED1A3F">
                            <w:pPr>
                              <w:pStyle w:val="ResimYazs"/>
                              <w:rPr>
                                <w:noProof/>
                                <w:sz w:val="24"/>
                                <w:szCs w:val="20"/>
                              </w:rPr>
                            </w:pPr>
                            <w:bookmarkStart w:id="18" w:name="_Toc682969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387FA5">
                              <w:t>Hürriyet</w:t>
                            </w:r>
                            <w:proofErr w:type="spellEnd"/>
                            <w:r w:rsidRPr="00387FA5">
                              <w:t xml:space="preserve"> Newspaper News after the </w:t>
                            </w:r>
                            <w:proofErr w:type="spellStart"/>
                            <w:r w:rsidRPr="00387FA5">
                              <w:t>Turktrust</w:t>
                            </w:r>
                            <w:proofErr w:type="spellEnd"/>
                            <w:r w:rsidRPr="00387FA5">
                              <w:t xml:space="preserve"> SSL Vulnerability is Detected</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48F4EB" id="Metin Kutusu 45" o:spid="_x0000_s1027" type="#_x0000_t202" style="position:absolute;left:0;text-align:left;margin-left:-12.4pt;margin-top:577.3pt;width:453.7pt;height:.05pt;z-index:25185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" stroked="f">
                <v:textbox style="mso-fit-shape-to-text:t" inset="0,0,0,0">
                  <w:txbxContent>
                    <w:p w14:paraId="10EFC617" w14:textId="66A298AC" w:rsidR="00ED1A3F" w:rsidRPr="002C7C2A" w:rsidRDefault="00ED1A3F" w:rsidP="00ED1A3F">
                      <w:pPr>
                        <w:pStyle w:val="ResimYazs"/>
                        <w:rPr>
                          <w:noProof/>
                          <w:sz w:val="24"/>
                          <w:szCs w:val="20"/>
                        </w:rPr>
                      </w:pPr>
                      <w:bookmarkStart w:id="19" w:name="_Toc682969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387FA5">
                        <w:t>Hürriyet</w:t>
                      </w:r>
                      <w:proofErr w:type="spellEnd"/>
                      <w:r w:rsidRPr="00387FA5">
                        <w:t xml:space="preserve"> Newspaper News after the </w:t>
                      </w:r>
                      <w:proofErr w:type="spellStart"/>
                      <w:r w:rsidRPr="00387FA5">
                        <w:t>Turktrust</w:t>
                      </w:r>
                      <w:proofErr w:type="spellEnd"/>
                      <w:r w:rsidRPr="00387FA5">
                        <w:t xml:space="preserve"> SSL Vulnerability is Detected</w:t>
                      </w:r>
                      <w:bookmarkEnd w:id="19"/>
                    </w:p>
                  </w:txbxContent>
                </v:textbox>
                <w10:wrap type="topAndBottom"/>
              </v:shape>
            </w:pict>
          </mc:Fallback>
        </mc:AlternateContent>
      </w:r>
      <w:r w:rsidR="00ED1A3F">
        <w:rPr>
          <w:noProof/>
        </w:rPr>
        <w:drawing>
          <wp:anchor distT="0" distB="0" distL="114300" distR="114300" simplePos="0" relativeHeight="251849728" behindDoc="0" locked="0" layoutInCell="1" allowOverlap="1" wp14:anchorId="5210DD22" wp14:editId="39C19337">
            <wp:simplePos x="0" y="0"/>
            <wp:positionH relativeFrom="column">
              <wp:posOffset>-158049</wp:posOffset>
            </wp:positionH>
            <wp:positionV relativeFrom="paragraph">
              <wp:posOffset>1372121</wp:posOffset>
            </wp:positionV>
            <wp:extent cx="5761990" cy="5903276"/>
            <wp:effectExtent l="19050" t="19050" r="10160" b="2159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61990" cy="5903276"/>
                    </a:xfrm>
                    <a:prstGeom prst="rect">
                      <a:avLst/>
                    </a:prstGeom>
                    <a:noFill/>
                    <a:ln>
                      <a:solidFill>
                        <a:sysClr val="window" lastClr="FFFFFF">
                          <a:lumMod val="85000"/>
                        </a:sysClr>
                      </a:solidFill>
                    </a:ln>
                  </pic:spPr>
                </pic:pic>
              </a:graphicData>
            </a:graphic>
          </wp:anchor>
        </w:drawing>
      </w:r>
      <w:r w:rsidR="008276EE" w:rsidRPr="007E1CF6">
        <w:rPr>
          <w:noProof/>
        </w:rPr>
        <w:t xml:space="preserve">LinkedIn, Facebook, </w:t>
      </w:r>
      <w:r w:rsidR="008F7432">
        <w:rPr>
          <w:noProof/>
        </w:rPr>
        <w:t>Eksisozluk</w:t>
      </w:r>
      <w:r w:rsidR="008276EE" w:rsidRPr="007E1CF6">
        <w:rPr>
          <w:noProof/>
        </w:rPr>
        <w:t xml:space="preserve"> website streams to gain more accurate results</w:t>
      </w:r>
      <w:r w:rsidR="00CA3291">
        <w:rPr>
          <w:noProof/>
        </w:rPr>
        <w:t>.</w:t>
      </w:r>
    </w:p>
    <w:p w14:paraId="0DF9DBD1" w14:textId="77777777" w:rsidR="00AB2C7B" w:rsidRDefault="00AB2C7B" w:rsidP="006F4CAC">
      <w:pPr>
        <w:spacing w:line="360" w:lineRule="auto"/>
        <w:rPr>
          <w:noProof/>
        </w:rPr>
      </w:pPr>
    </w:p>
    <w:p w14:paraId="5427DB1C" w14:textId="3DA91154" w:rsidR="009A1E30" w:rsidRDefault="00E214B1" w:rsidP="00E214B1">
      <w:pPr>
        <w:pStyle w:val="Balk2"/>
        <w:rPr>
          <w:noProof/>
        </w:rPr>
      </w:pPr>
      <w:bookmarkStart w:id="20" w:name="_Toc6798702"/>
      <w:r w:rsidRPr="007E1CF6">
        <w:rPr>
          <w:noProof/>
        </w:rPr>
        <w:lastRenderedPageBreak/>
        <w:t>Objectives</w:t>
      </w:r>
      <w:bookmarkEnd w:id="20"/>
    </w:p>
    <w:p w14:paraId="1A0A8A2D" w14:textId="77777777" w:rsidR="00FA2D5B" w:rsidRPr="00FA2D5B" w:rsidRDefault="00FA2D5B" w:rsidP="00FA2D5B"/>
    <w:p w14:paraId="71BAAF51" w14:textId="593F2E8D" w:rsidR="00374BEB" w:rsidRPr="007E1CF6"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24AB1938" w14:textId="3B4E151B" w:rsidR="00374BEB" w:rsidRDefault="00C94939" w:rsidP="007B0755">
      <w:pPr>
        <w:pStyle w:val="ListeParagraf"/>
        <w:numPr>
          <w:ilvl w:val="0"/>
          <w:numId w:val="46"/>
        </w:numPr>
        <w:spacing w:line="360" w:lineRule="auto"/>
        <w:rPr>
          <w:noProof/>
        </w:rPr>
      </w:pPr>
      <w:r>
        <w:rPr>
          <w:noProof/>
        </w:rPr>
        <w:t>We r</w:t>
      </w:r>
      <w:r w:rsidR="007B0755">
        <w:rPr>
          <w:noProof/>
        </w:rPr>
        <w:t>esearch and compar</w:t>
      </w:r>
      <w:r>
        <w:rPr>
          <w:noProof/>
        </w:rPr>
        <w:t xml:space="preserve">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7B0755">
        <w:rPr>
          <w:noProof/>
        </w:rPr>
        <w:t xml:space="preserve"> with literature review.</w:t>
      </w:r>
    </w:p>
    <w:p w14:paraId="2E38CFFE" w14:textId="79186342" w:rsidR="000901A5" w:rsidRDefault="00C94939" w:rsidP="007B0755">
      <w:pPr>
        <w:pStyle w:val="ListeParagraf"/>
        <w:numPr>
          <w:ilvl w:val="0"/>
          <w:numId w:val="46"/>
        </w:numPr>
        <w:spacing w:line="360" w:lineRule="auto"/>
        <w:rPr>
          <w:noProof/>
        </w:rPr>
      </w:pPr>
      <w:r>
        <w:rPr>
          <w:noProof/>
        </w:rPr>
        <w:t>We r</w:t>
      </w:r>
      <w:r w:rsidR="000901A5">
        <w:rPr>
          <w:noProof/>
        </w:rPr>
        <w:t xml:space="preserve">esearch possible data sources to determine the </w:t>
      </w:r>
      <w:r w:rsidR="00F01461">
        <w:rPr>
          <w:noProof/>
        </w:rPr>
        <w:t>mo</w:t>
      </w:r>
      <w:r w:rsidR="000901A5">
        <w:rPr>
          <w:noProof/>
        </w:rPr>
        <w:t>st suitable ones to use it for real</w:t>
      </w:r>
      <w:r w:rsidR="00F01461">
        <w:rPr>
          <w:noProof/>
        </w:rPr>
        <w:t>-</w:t>
      </w:r>
      <w:r w:rsidR="000901A5">
        <w:rPr>
          <w:noProof/>
        </w:rPr>
        <w:t xml:space="preserve">time event detection with </w:t>
      </w:r>
      <w:r w:rsidR="00F01461">
        <w:rPr>
          <w:noProof/>
        </w:rPr>
        <w:t xml:space="preserve">the </w:t>
      </w:r>
      <w:r w:rsidR="000901A5">
        <w:rPr>
          <w:noProof/>
        </w:rPr>
        <w:t>Turkish language.</w:t>
      </w:r>
    </w:p>
    <w:p w14:paraId="76962A0B" w14:textId="72AC4D89" w:rsidR="000901A5" w:rsidRPr="007E1CF6" w:rsidRDefault="00C94939" w:rsidP="007B0755">
      <w:pPr>
        <w:pStyle w:val="ListeParagraf"/>
        <w:numPr>
          <w:ilvl w:val="0"/>
          <w:numId w:val="46"/>
        </w:numPr>
        <w:spacing w:line="360" w:lineRule="auto"/>
        <w:rPr>
          <w:noProof/>
        </w:rPr>
      </w:pPr>
      <w:r>
        <w:rPr>
          <w:noProof/>
        </w:rPr>
        <w:t>We r</w:t>
      </w:r>
      <w:r w:rsidR="000901A5">
        <w:rPr>
          <w:noProof/>
        </w:rPr>
        <w:t>esearch useful studies and A</w:t>
      </w:r>
      <w:r w:rsidR="00F01461">
        <w:rPr>
          <w:noProof/>
        </w:rPr>
        <w:t>PI'</w:t>
      </w:r>
      <w:r w:rsidR="000901A5">
        <w:rPr>
          <w:noProof/>
        </w:rPr>
        <w:t xml:space="preserve">s related </w:t>
      </w:r>
      <w:r w:rsidR="00F01461">
        <w:rPr>
          <w:noProof/>
        </w:rPr>
        <w:t>to</w:t>
      </w:r>
      <w:r w:rsidR="000901A5">
        <w:rPr>
          <w:noProof/>
        </w:rPr>
        <w:t xml:space="preserve"> NLP to use it </w:t>
      </w:r>
      <w:r w:rsidR="004D5C72">
        <w:rPr>
          <w:noProof/>
        </w:rPr>
        <w:t>for normalization of Turkish texts.</w:t>
      </w:r>
    </w:p>
    <w:p w14:paraId="52F338F5" w14:textId="7B773CB3" w:rsidR="00374BEB" w:rsidRPr="007E1CF6" w:rsidRDefault="00C94939" w:rsidP="004D5C72">
      <w:pPr>
        <w:pStyle w:val="ListeParagraf"/>
        <w:numPr>
          <w:ilvl w:val="0"/>
          <w:numId w:val="46"/>
        </w:numPr>
        <w:spacing w:line="360" w:lineRule="auto"/>
        <w:rPr>
          <w:noProof/>
        </w:rPr>
      </w:pPr>
      <w:r>
        <w:rPr>
          <w:noProof/>
        </w:rPr>
        <w:t>We d</w:t>
      </w:r>
      <w:r w:rsidR="004D5C72">
        <w:rPr>
          <w:noProof/>
        </w:rPr>
        <w:t>esign and develop the software system to use it</w:t>
      </w:r>
      <w:r w:rsidR="00F01461">
        <w:rPr>
          <w:noProof/>
        </w:rPr>
        <w:t>s</w:t>
      </w:r>
      <w:r w:rsidR="004D5C72">
        <w:rPr>
          <w:noProof/>
        </w:rPr>
        <w:t xml:space="preserve"> real</w:t>
      </w:r>
      <w:r w:rsidR="00F01461">
        <w:rPr>
          <w:noProof/>
        </w:rPr>
        <w:t>-</w:t>
      </w:r>
      <w:r w:rsidR="004D5C72">
        <w:rPr>
          <w:noProof/>
        </w:rPr>
        <w:t>time cybersecurity event detection using Turkish texts.</w:t>
      </w:r>
    </w:p>
    <w:p w14:paraId="31FF5076" w14:textId="51F53DD7"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able it for other researches</w:t>
      </w:r>
      <w:r w:rsidR="00E27699">
        <w:rPr>
          <w:noProof/>
        </w:rPr>
        <w:t xml:space="preserve">. Turkish datasets </w:t>
      </w:r>
      <w:r w:rsidR="00F01461">
        <w:rPr>
          <w:noProof/>
        </w:rPr>
        <w:t>are</w:t>
      </w:r>
      <w:r w:rsidR="00E27699">
        <w:rPr>
          <w:noProof/>
        </w:rPr>
        <w:t xml:space="preserve"> very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w:t>
      </w:r>
      <w:r w:rsidR="00473216">
        <w:rPr>
          <w:noProof/>
        </w:rPr>
        <w:t xml:space="preserve">effortlessly </w:t>
      </w:r>
      <w:r w:rsidR="005F7378">
        <w:rPr>
          <w:noProof/>
        </w:rPr>
        <w:t xml:space="preserve">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756B0DA0"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21639ED7" w:rsidR="006F34C7" w:rsidRDefault="006F34C7" w:rsidP="006F34C7">
      <w:pPr>
        <w:pStyle w:val="Balk2"/>
        <w:rPr>
          <w:noProof/>
        </w:rPr>
      </w:pPr>
      <w:bookmarkStart w:id="21" w:name="_Toc6798703"/>
      <w:r w:rsidRPr="007E1CF6">
        <w:rPr>
          <w:noProof/>
        </w:rPr>
        <w:t>Use Cases</w:t>
      </w:r>
      <w:bookmarkEnd w:id="21"/>
    </w:p>
    <w:p w14:paraId="05D16451" w14:textId="77777777" w:rsidR="00FA2D5B" w:rsidRPr="00FA2D5B" w:rsidRDefault="00FA2D5B" w:rsidP="00FA2D5B"/>
    <w:p w14:paraId="198703A6" w14:textId="71D94B9A" w:rsidR="00FA2D5B" w:rsidRDefault="00317F3C" w:rsidP="00277F62">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w:t>
      </w:r>
      <w:r w:rsidR="00C94939">
        <w:t>studies</w:t>
      </w:r>
      <w:r>
        <w:t xml:space="preserve"> focus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w:t>
      </w:r>
      <w:r w:rsidR="009D17BB">
        <w:lastRenderedPageBreak/>
        <w:t xml:space="preserve">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a security analyst work</w:t>
      </w:r>
      <w:r w:rsidR="00145AF5">
        <w:t>s</w:t>
      </w:r>
      <w:r w:rsidR="00236C71">
        <w:t xml:space="preserve"> for a Turkish company and </w:t>
      </w:r>
      <w:r w:rsidR="00C94939">
        <w:t>his</w:t>
      </w:r>
      <w:r w:rsidR="00236C71">
        <w:t xml:space="preserve"> company uses local websites </w:t>
      </w:r>
      <w:r w:rsidR="00F01461">
        <w:t>API</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Turkish newspapers are published it as breaking news and so on. </w:t>
      </w:r>
      <w:r w:rsidR="00145AF5">
        <w:t>T</w:t>
      </w:r>
      <w:r w:rsidR="00D347CC">
        <w:t>he software system shall listen</w:t>
      </w:r>
      <w:r w:rsidR="00F01461">
        <w:t xml:space="preserve"> to</w:t>
      </w:r>
      <w:r w:rsidR="00D347CC">
        <w:t xml:space="preserve"> Turkish data sources and process the </w:t>
      </w:r>
      <w:r w:rsidR="00F01461">
        <w:t>data</w:t>
      </w:r>
      <w:r w:rsidR="00145AF5">
        <w:t xml:space="preserve"> specific to</w:t>
      </w:r>
      <w:r w:rsidR="00F01461">
        <w:t xml:space="preserve"> </w:t>
      </w:r>
      <w:r w:rsidR="00E41799">
        <w:t xml:space="preserve">the </w:t>
      </w:r>
      <w:r w:rsidR="00F01461">
        <w:t>Turkish</w:t>
      </w:r>
      <w:r w:rsidR="00D347CC">
        <w:t xml:space="preserve"> languag</w:t>
      </w:r>
      <w:r w:rsidR="00145AF5">
        <w:t>e</w:t>
      </w:r>
      <w:r w:rsidR="00D347CC">
        <w:t xml:space="preserve">. </w:t>
      </w:r>
      <w:r w:rsidR="00C94939">
        <w:t>Our</w:t>
      </w:r>
      <w:r w:rsidR="0011224C" w:rsidRPr="0011224C">
        <w:t xml:space="preserve">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D023278" w:rsidR="006F34C7" w:rsidRDefault="006F34C7" w:rsidP="006F34C7">
      <w:pPr>
        <w:pStyle w:val="Balk2"/>
        <w:rPr>
          <w:noProof/>
        </w:rPr>
      </w:pPr>
      <w:bookmarkStart w:id="22" w:name="_Toc6798704"/>
      <w:r w:rsidRPr="007E1CF6">
        <w:rPr>
          <w:noProof/>
        </w:rPr>
        <w:t>Outline</w:t>
      </w:r>
      <w:bookmarkEnd w:id="22"/>
    </w:p>
    <w:p w14:paraId="68570487" w14:textId="77777777" w:rsidR="00FA2D5B" w:rsidRPr="00FA2D5B" w:rsidRDefault="00FA2D5B" w:rsidP="00FA2D5B"/>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3D3BC8C4"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share literature researches related </w:t>
      </w:r>
      <w:r w:rsidR="00F01461">
        <w:rPr>
          <w:noProof/>
        </w:rPr>
        <w:t>to</w:t>
      </w:r>
      <w:r w:rsidR="004B5284" w:rsidRPr="004B5284">
        <w:rPr>
          <w:noProof/>
        </w:rPr>
        <w:t xml:space="preserve"> </w:t>
      </w:r>
      <w:r w:rsidR="00473216">
        <w:rPr>
          <w:noProof/>
        </w:rPr>
        <w:t>the</w:t>
      </w:r>
      <w:r w:rsidR="004B5284" w:rsidRPr="004B5284">
        <w:rPr>
          <w:noProof/>
        </w:rPr>
        <w:t xml:space="preserve"> thesis.</w:t>
      </w:r>
    </w:p>
    <w:p w14:paraId="5CD68FA0" w14:textId="451B2FC9"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Pr="004B5284">
        <w:rPr>
          <w:noProof/>
        </w:rPr>
        <w:t>explain</w:t>
      </w:r>
      <w:r w:rsidR="00473216">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73216">
        <w:rPr>
          <w:noProof/>
        </w:rPr>
        <w:t xml:space="preserve">both </w:t>
      </w:r>
      <w:r w:rsidRPr="004B5284">
        <w:rPr>
          <w:noProof/>
        </w:rPr>
        <w:t>architectural</w:t>
      </w:r>
      <w:r>
        <w:rPr>
          <w:noProof/>
        </w:rPr>
        <w:t xml:space="preserve"> and </w:t>
      </w:r>
      <w:r w:rsidRPr="004B5284">
        <w:rPr>
          <w:noProof/>
        </w:rPr>
        <w:t>design</w:t>
      </w:r>
      <w:r>
        <w:rPr>
          <w:noProof/>
        </w:rPr>
        <w:t xml:space="preserve"> perspective</w:t>
      </w:r>
      <w:r w:rsidRPr="004B5284">
        <w:rPr>
          <w:noProof/>
        </w:rPr>
        <w:t>.</w:t>
      </w:r>
    </w:p>
    <w:p w14:paraId="1E1F6BE1" w14:textId="5901E629"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explain</w:t>
      </w:r>
      <w:r w:rsidRPr="004B5284">
        <w:rPr>
          <w:noProof/>
        </w:rPr>
        <w:t xml:space="preserve"> the software system</w:t>
      </w:r>
      <w:r>
        <w:rPr>
          <w:noProof/>
        </w:rPr>
        <w:t xml:space="preserve"> </w:t>
      </w:r>
      <w:r w:rsidR="00473216">
        <w:rPr>
          <w:noProof/>
        </w:rPr>
        <w:t xml:space="preserve">in the </w:t>
      </w:r>
      <w:r>
        <w:rPr>
          <w:noProof/>
        </w:rPr>
        <w:t>i</w:t>
      </w:r>
      <w:r w:rsidRPr="004B5284">
        <w:rPr>
          <w:noProof/>
        </w:rPr>
        <w:t>mplementation</w:t>
      </w:r>
      <w:r w:rsidR="00473216">
        <w:rPr>
          <w:noProof/>
        </w:rPr>
        <w:t xml:space="preserve"> </w:t>
      </w:r>
      <w:r>
        <w:rPr>
          <w:noProof/>
        </w:rPr>
        <w:t>perspective.</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38E789F6"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chapter 7, </w:t>
      </w:r>
      <w:r w:rsidR="00473216">
        <w:rPr>
          <w:noProof/>
        </w:rPr>
        <w:t xml:space="preserve">we state </w:t>
      </w:r>
      <w:r w:rsidR="007E4E30">
        <w:rPr>
          <w:noProof/>
        </w:rPr>
        <w:t xml:space="preserve">the conclusion and </w:t>
      </w:r>
      <w:r w:rsidR="00473216">
        <w:rPr>
          <w:noProof/>
        </w:rPr>
        <w:t xml:space="preserve">explain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3" w:name="_Toc6798705"/>
      <w:r w:rsidRPr="007E1CF6">
        <w:rPr>
          <w:noProof/>
          <w:szCs w:val="24"/>
        </w:rPr>
        <w:t>BACKGROUND INFORMATION</w:t>
      </w:r>
      <w:bookmarkEnd w:id="23"/>
    </w:p>
    <w:p w14:paraId="6BF8906D" w14:textId="1E68E314" w:rsidR="00D34556" w:rsidRDefault="00542B1E" w:rsidP="00542B1E">
      <w:pPr>
        <w:pStyle w:val="Balk2"/>
        <w:rPr>
          <w:noProof/>
        </w:rPr>
      </w:pPr>
      <w:bookmarkStart w:id="24" w:name="_Toc6798706"/>
      <w:r w:rsidRPr="007E1CF6">
        <w:rPr>
          <w:noProof/>
        </w:rPr>
        <w:t>What is an</w:t>
      </w:r>
      <w:r w:rsidR="001D454B">
        <w:rPr>
          <w:noProof/>
        </w:rPr>
        <w:t xml:space="preserve"> </w:t>
      </w:r>
      <w:r w:rsidRPr="007E1CF6">
        <w:rPr>
          <w:noProof/>
        </w:rPr>
        <w:t>Information Security Analyst?</w:t>
      </w:r>
      <w:bookmarkEnd w:id="24"/>
    </w:p>
    <w:p w14:paraId="38DC44A4" w14:textId="77777777" w:rsidR="00FA2D5B" w:rsidRPr="00FA2D5B" w:rsidRDefault="00FA2D5B" w:rsidP="00FA2D5B"/>
    <w:p w14:paraId="4299384C" w14:textId="3CAA441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871481">
        <w:rPr>
          <w:noProof/>
        </w:rPr>
        <w:t xml:space="preserve">th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861312A"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w:t>
      </w:r>
      <w:r w:rsidR="00473216">
        <w:rPr>
          <w:noProof/>
        </w:rPr>
        <w:t>y spend</w:t>
      </w:r>
      <w:r>
        <w:rPr>
          <w:noProof/>
        </w:rPr>
        <w:t xml:space="preserve"> </w:t>
      </w:r>
      <w:r w:rsidR="008C7A41">
        <w:rPr>
          <w:noProof/>
        </w:rPr>
        <w:t>two</w:t>
      </w:r>
      <w:r>
        <w:rPr>
          <w:noProof/>
        </w:rPr>
        <w:t xml:space="preserve"> or </w:t>
      </w:r>
      <w:r w:rsidR="008C7A41">
        <w:rPr>
          <w:noProof/>
        </w:rPr>
        <w:t>three</w:t>
      </w:r>
      <w:r>
        <w:rPr>
          <w:noProof/>
        </w:rPr>
        <w:t xml:space="preserve"> hours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78A7B048"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2271C3C8" w:rsidR="008C7A41" w:rsidRDefault="008C7A41" w:rsidP="00BF0581">
      <w:pPr>
        <w:rPr>
          <w:noProof/>
        </w:rPr>
      </w:pPr>
    </w:p>
    <w:p w14:paraId="636A35F0" w14:textId="54C6F013" w:rsidR="008C7A41" w:rsidRDefault="008C7A41" w:rsidP="00BF0581">
      <w:pPr>
        <w:rPr>
          <w:noProof/>
        </w:rPr>
      </w:pPr>
    </w:p>
    <w:p w14:paraId="6EF4E74F" w14:textId="46D59937" w:rsidR="00ED1A3F" w:rsidRDefault="00ED1A3F" w:rsidP="00BF0581">
      <w:pPr>
        <w:rPr>
          <w:noProof/>
        </w:rPr>
      </w:pPr>
    </w:p>
    <w:p w14:paraId="0B63A867" w14:textId="09402D98" w:rsidR="00ED1A3F" w:rsidRDefault="00ED1A3F" w:rsidP="00BF0581">
      <w:pPr>
        <w:rPr>
          <w:noProof/>
        </w:rPr>
      </w:pPr>
    </w:p>
    <w:p w14:paraId="7E21E034" w14:textId="77777777" w:rsidR="00ED1A3F" w:rsidRDefault="00ED1A3F" w:rsidP="00BF0581">
      <w:pPr>
        <w:rPr>
          <w:noProof/>
        </w:rPr>
      </w:pPr>
    </w:p>
    <w:p w14:paraId="3E45DD5A" w14:textId="28BC338C" w:rsidR="008C7A41" w:rsidRDefault="008C7A41" w:rsidP="00BF0581">
      <w:pPr>
        <w:rPr>
          <w:noProof/>
        </w:rPr>
      </w:pPr>
    </w:p>
    <w:p w14:paraId="039DD3F8" w14:textId="0517A946" w:rsidR="00521349" w:rsidRDefault="00521349" w:rsidP="00BF0581">
      <w:pPr>
        <w:rPr>
          <w:noProof/>
        </w:rPr>
      </w:pPr>
      <w:r w:rsidRPr="007E1CF6">
        <w:rPr>
          <w:noProof/>
        </w:rPr>
        <w:lastRenderedPageBreak/>
        <w:t xml:space="preserve">It is not sustainable without </w:t>
      </w:r>
      <w:r w:rsidR="00043240">
        <w:rPr>
          <w:noProof/>
        </w:rPr>
        <w:t>automated systems.</w:t>
      </w:r>
    </w:p>
    <w:p w14:paraId="3F226A19" w14:textId="4CBFB93D" w:rsidR="00ED1A3F" w:rsidRPr="007E1CF6" w:rsidRDefault="00ED1A3F" w:rsidP="00BF0581">
      <w:pPr>
        <w:rPr>
          <w:noProof/>
        </w:rPr>
      </w:pPr>
      <w:r>
        <w:rPr>
          <w:noProof/>
          <w:lang w:val="tr-TR" w:eastAsia="tr-TR"/>
        </w:rPr>
        <mc:AlternateContent>
          <mc:Choice Requires="wpg">
            <w:drawing>
              <wp:anchor distT="107950" distB="107950" distL="114300" distR="114300" simplePos="0" relativeHeight="251853824" behindDoc="0" locked="0" layoutInCell="1" allowOverlap="1" wp14:anchorId="6F07969A" wp14:editId="680D7C4F">
                <wp:simplePos x="0" y="0"/>
                <wp:positionH relativeFrom="margin">
                  <wp:posOffset>-226060</wp:posOffset>
                </wp:positionH>
                <wp:positionV relativeFrom="margin">
                  <wp:posOffset>664845</wp:posOffset>
                </wp:positionV>
                <wp:extent cx="6149975" cy="3931285"/>
                <wp:effectExtent l="19050" t="19050" r="22225" b="0"/>
                <wp:wrapTopAndBottom/>
                <wp:docPr id="40" name="Group 61"/>
                <wp:cNvGraphicFramePr/>
                <a:graphic xmlns:a="http://schemas.openxmlformats.org/drawingml/2006/main">
                  <a:graphicData uri="http://schemas.microsoft.com/office/word/2010/wordprocessingGroup">
                    <wpg:wgp>
                      <wpg:cNvGrpSpPr/>
                      <wpg:grpSpPr>
                        <a:xfrm>
                          <a:off x="0" y="0"/>
                          <a:ext cx="6149975" cy="3931285"/>
                          <a:chOff x="-234212" y="0"/>
                          <a:chExt cx="5919719" cy="1757645"/>
                        </a:xfrm>
                      </wpg:grpSpPr>
                      <wps:wsp>
                        <wps:cNvPr id="41" name="Text Box 57"/>
                        <wps:cNvSpPr txBox="1"/>
                        <wps:spPr>
                          <a:xfrm>
                            <a:off x="-3" y="1638300"/>
                            <a:ext cx="5210175" cy="119345"/>
                          </a:xfrm>
                          <a:prstGeom prst="rect">
                            <a:avLst/>
                          </a:prstGeom>
                          <a:solidFill>
                            <a:prstClr val="white"/>
                          </a:solidFill>
                          <a:ln>
                            <a:noFill/>
                          </a:ln>
                          <a:effectLst/>
                        </wps:spPr>
                        <wps:txbx>
                          <w:txbxContent>
                            <w:p w14:paraId="025879A5" w14:textId="48B2DCA6" w:rsidR="00ED1A3F" w:rsidRPr="00ED1A3F" w:rsidRDefault="00ED1A3F" w:rsidP="00ED1A3F">
                              <w:pPr>
                                <w:pStyle w:val="ResimYazs"/>
                                <w:spacing w:line="276" w:lineRule="auto"/>
                                <w:rPr>
                                  <w:sz w:val="24"/>
                                  <w:szCs w:val="20"/>
                                  <w:lang w:val="tr-TR"/>
                                </w:rPr>
                              </w:pPr>
                              <w:bookmarkStart w:id="25" w:name="_Toc6829694"/>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r>
                                <w:rPr>
                                  <w:lang w:val="tr-TR"/>
                                </w:rPr>
                                <w:t>.</w:t>
                              </w:r>
                              <w:bookmarkEnd w:id="25"/>
                            </w:p>
                            <w:p w14:paraId="173F61D2" w14:textId="77777777" w:rsidR="00ED1A3F" w:rsidRPr="005F13E0" w:rsidRDefault="00ED1A3F" w:rsidP="00ED1A3F">
                              <w:pPr>
                                <w:pStyle w:val="ResimYazs"/>
                                <w:rPr>
                                  <w:sz w:val="24"/>
                                  <w:szCs w:val="20"/>
                                </w:rPr>
                              </w:pPr>
                            </w:p>
                            <w:p w14:paraId="3C9671B9" w14:textId="6E0CF679" w:rsidR="00ED1A3F" w:rsidRPr="005F13E0" w:rsidRDefault="00ED1A3F" w:rsidP="00ED1A3F">
                              <w:pPr>
                                <w:pStyle w:val="ResimYazs"/>
                                <w:spacing w:line="276" w:lineRule="auto"/>
                                <w:rPr>
                                  <w:sz w:val="24"/>
                                  <w:szCs w:val="20"/>
                                </w:rPr>
                              </w:pPr>
                              <w:r w:rsidRPr="00F91AF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 name="Picture 6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234212" y="0"/>
                            <a:ext cx="5919719" cy="1600835"/>
                          </a:xfrm>
                          <a:prstGeom prst="rect">
                            <a:avLst/>
                          </a:prstGeom>
                          <a:noFill/>
                          <a:ln>
                            <a:solidFill>
                              <a:schemeClr val="bg1">
                                <a:lumMod val="85000"/>
                              </a:schemeClr>
                            </a:solidFill>
                          </a:ln>
                        </pic:spPr>
                      </pic:pic>
                    </wpg:wgp>
                  </a:graphicData>
                </a:graphic>
                <wp14:sizeRelH relativeFrom="margin">
                  <wp14:pctWidth>0</wp14:pctWidth>
                </wp14:sizeRelH>
                <wp14:sizeRelV relativeFrom="margin">
                  <wp14:pctHeight>0</wp14:pctHeight>
                </wp14:sizeRelV>
              </wp:anchor>
            </w:drawing>
          </mc:Choice>
          <mc:Fallback>
            <w:pict>
              <v:group w14:anchorId="6F07969A" id="Group 61" o:spid="_x0000_s1028" style="position:absolute;margin-left:-17.8pt;margin-top:52.35pt;width:484.25pt;height:309.55pt;z-index:251853824;mso-wrap-distance-top:8.5pt;mso-wrap-distance-bottom:8.5pt;mso-position-horizontal-relative:margin;mso-position-vertical-relative:margin;mso-width-relative:margin;mso-height-relative:margin" coordorigin="-2342" coordsize="59197,17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">
                <v:shape id="Text Box 57" o:spid="_x0000_s1029" type="#_x0000_t202" style="position:absolute;top:16383;width:52101;height:1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025879A5" w14:textId="48B2DCA6" w:rsidR="00ED1A3F" w:rsidRPr="00ED1A3F" w:rsidRDefault="00ED1A3F" w:rsidP="00ED1A3F">
                        <w:pPr>
                          <w:pStyle w:val="ResimYazs"/>
                          <w:spacing w:line="276" w:lineRule="auto"/>
                          <w:rPr>
                            <w:sz w:val="24"/>
                            <w:szCs w:val="20"/>
                            <w:lang w:val="tr-TR"/>
                          </w:rPr>
                        </w:pPr>
                        <w:bookmarkStart w:id="26" w:name="_Toc6829694"/>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r>
                          <w:rPr>
                            <w:lang w:val="tr-TR"/>
                          </w:rPr>
                          <w:t>.</w:t>
                        </w:r>
                        <w:bookmarkEnd w:id="26"/>
                      </w:p>
                      <w:p w14:paraId="173F61D2" w14:textId="77777777" w:rsidR="00ED1A3F" w:rsidRPr="005F13E0" w:rsidRDefault="00ED1A3F" w:rsidP="00ED1A3F">
                        <w:pPr>
                          <w:pStyle w:val="ResimYazs"/>
                          <w:rPr>
                            <w:sz w:val="24"/>
                            <w:szCs w:val="20"/>
                          </w:rPr>
                        </w:pPr>
                      </w:p>
                      <w:p w14:paraId="3C9671B9" w14:textId="6E0CF679" w:rsidR="00ED1A3F" w:rsidRPr="005F13E0" w:rsidRDefault="00ED1A3F" w:rsidP="00ED1A3F">
                        <w:pPr>
                          <w:pStyle w:val="ResimYazs"/>
                          <w:spacing w:line="276" w:lineRule="auto"/>
                          <w:rPr>
                            <w:sz w:val="24"/>
                            <w:szCs w:val="20"/>
                          </w:rPr>
                        </w:pPr>
                        <w:r w:rsidRPr="00F91AF7">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30" type="#_x0000_t75" style="position:absolute;left:-2342;width:591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" stroked="t" strokecolor="#d8d8d8 [2732]">
                  <v:imagedata r:id="rId15" o:title=""/>
                  <v:path arrowok="t"/>
                </v:shape>
                <w10:wrap type="topAndBottom" anchorx="margin" anchory="margin"/>
              </v:group>
            </w:pict>
          </mc:Fallback>
        </mc:AlternateContent>
      </w:r>
    </w:p>
    <w:p w14:paraId="5DC3F41E" w14:textId="61AA00CF" w:rsidR="009B6278" w:rsidRDefault="009B6278" w:rsidP="00A82317">
      <w:pPr>
        <w:pStyle w:val="Balk2"/>
        <w:rPr>
          <w:noProof/>
        </w:rPr>
      </w:pPr>
      <w:bookmarkStart w:id="27" w:name="_Toc6798707"/>
      <w:bookmarkStart w:id="28" w:name="_Hlk6500636"/>
      <w:r w:rsidRPr="007E1CF6">
        <w:rPr>
          <w:noProof/>
        </w:rPr>
        <w:t>What is Natural Language Processing?</w:t>
      </w:r>
      <w:bookmarkEnd w:id="27"/>
    </w:p>
    <w:p w14:paraId="58D7B0EC" w14:textId="46ACC098" w:rsidR="00FA2D5B" w:rsidRPr="00FA2D5B" w:rsidRDefault="00FA2D5B" w:rsidP="00FA2D5B"/>
    <w:bookmarkEnd w:id="28"/>
    <w:p w14:paraId="2094AD3D" w14:textId="4FEFCA2E"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26C56A9A" w:rsidR="00805071" w:rsidRDefault="00805071" w:rsidP="00805071">
      <w:pPr>
        <w:spacing w:line="360" w:lineRule="auto"/>
        <w:rPr>
          <w:noProof/>
        </w:rPr>
      </w:pPr>
    </w:p>
    <w:p w14:paraId="5849F117" w14:textId="4025B525" w:rsidR="007E6958" w:rsidRDefault="007E6958" w:rsidP="00805071">
      <w:pPr>
        <w:spacing w:line="360" w:lineRule="auto"/>
        <w:rPr>
          <w:noProof/>
        </w:rPr>
      </w:pPr>
    </w:p>
    <w:p w14:paraId="5623440D" w14:textId="4FDD5EAC" w:rsidR="00805071" w:rsidRDefault="00805071" w:rsidP="00805071">
      <w:pPr>
        <w:spacing w:line="360" w:lineRule="auto"/>
        <w:rPr>
          <w:noProof/>
        </w:rPr>
      </w:pPr>
    </w:p>
    <w:p w14:paraId="008C4546" w14:textId="18328854" w:rsidR="00FA2D5B" w:rsidRDefault="00FA2D5B" w:rsidP="00805071">
      <w:pPr>
        <w:spacing w:line="360" w:lineRule="auto"/>
        <w:rPr>
          <w:noProof/>
        </w:rPr>
      </w:pPr>
    </w:p>
    <w:p w14:paraId="5C872AAD" w14:textId="2B625201" w:rsidR="00FA2D5B" w:rsidRDefault="00FA2D5B" w:rsidP="00805071">
      <w:pPr>
        <w:spacing w:line="360" w:lineRule="auto"/>
        <w:rPr>
          <w:noProof/>
        </w:rPr>
      </w:pPr>
    </w:p>
    <w:p w14:paraId="466F6408" w14:textId="23814949" w:rsidR="00FA2D5B" w:rsidRDefault="00FA2D5B" w:rsidP="00805071">
      <w:pPr>
        <w:spacing w:line="360" w:lineRule="auto"/>
        <w:rPr>
          <w:noProof/>
        </w:rPr>
      </w:pPr>
    </w:p>
    <w:p w14:paraId="525BB218" w14:textId="55CE66C8" w:rsidR="00FA2D5B" w:rsidRDefault="00FA2D5B" w:rsidP="00805071">
      <w:pPr>
        <w:spacing w:line="360" w:lineRule="auto"/>
        <w:rPr>
          <w:noProof/>
        </w:rPr>
      </w:pPr>
    </w:p>
    <w:p w14:paraId="4828F9D6" w14:textId="6102FDE0" w:rsidR="00FA2D5B" w:rsidRPr="007E1CF6" w:rsidRDefault="00FA2D5B" w:rsidP="00805071">
      <w:pPr>
        <w:spacing w:line="360" w:lineRule="auto"/>
        <w:rPr>
          <w:noProof/>
        </w:rPr>
      </w:pPr>
    </w:p>
    <w:p w14:paraId="723AB197" w14:textId="3BF5349B"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5B75277A" w:rsidR="00FA2D5B" w:rsidRPr="00FA2D5B" w:rsidRDefault="00FA2D5B" w:rsidP="00FA2D5B"/>
    <w:p w14:paraId="53910E6D" w14:textId="40EC45EB" w:rsidR="00447B58"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A6A5FD6" w14:textId="3DEB78FF" w:rsidR="00FA2D5B" w:rsidRDefault="00FA2D5B" w:rsidP="00216905">
      <w:pPr>
        <w:spacing w:line="360" w:lineRule="auto"/>
        <w:ind w:firstLine="576"/>
        <w:rPr>
          <w:noProof/>
        </w:rPr>
      </w:pPr>
    </w:p>
    <w:p w14:paraId="0D8DA9D4" w14:textId="77777777" w:rsidR="00FA2D5B" w:rsidRPr="007E1CF6" w:rsidRDefault="00FA2D5B" w:rsidP="00216905">
      <w:pPr>
        <w:spacing w:line="360" w:lineRule="auto"/>
        <w:ind w:firstLine="576"/>
        <w:rPr>
          <w:noProof/>
        </w:rPr>
      </w:pP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27B1CEA9"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530C188C"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w:t>
      </w:r>
      <w:r w:rsidR="00F21AFF" w:rsidRPr="007E1CF6">
        <w:rPr>
          <w:iCs/>
          <w:noProof/>
        </w:rPr>
        <w:lastRenderedPageBreak/>
        <w:t xml:space="preserve">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4705BCB" w:rsidR="009C0833" w:rsidRDefault="00370C84" w:rsidP="00A43579">
      <w:pPr>
        <w:spacing w:line="360" w:lineRule="auto"/>
        <w:ind w:firstLine="720"/>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 xml:space="preserve">private direct message and so on. </w:t>
      </w:r>
    </w:p>
    <w:p w14:paraId="276D932C" w14:textId="7392AA53" w:rsidR="00A51531" w:rsidRDefault="00A51531" w:rsidP="00A41CBE">
      <w:pPr>
        <w:spacing w:line="360" w:lineRule="auto"/>
        <w:rPr>
          <w:noProof/>
        </w:rPr>
      </w:pP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3" w:name="_Toc6798711"/>
      <w:r>
        <w:rPr>
          <w:noProof/>
        </w:rPr>
        <w:t>T</w:t>
      </w:r>
      <w:r w:rsidR="00A82317" w:rsidRPr="007E1CF6">
        <w:rPr>
          <w:noProof/>
        </w:rPr>
        <w:t>witter</w:t>
      </w:r>
      <w:r>
        <w:rPr>
          <w:noProof/>
        </w:rPr>
        <w:t xml:space="preserve"> </w:t>
      </w:r>
      <w:r w:rsidRPr="003B5DAA">
        <w:t>API</w:t>
      </w:r>
      <w:bookmarkEnd w:id="33"/>
    </w:p>
    <w:p w14:paraId="661DA409" w14:textId="6B270180" w:rsidR="000B6917" w:rsidRPr="000B6917" w:rsidRDefault="000B6917" w:rsidP="000B6917"/>
    <w:p w14:paraId="11345602" w14:textId="7BDDE548"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6504A763" w:rsidR="00427803" w:rsidRPr="007E1CF6" w:rsidRDefault="007263C3" w:rsidP="00DB09E7">
      <w:pPr>
        <w:spacing w:line="360" w:lineRule="auto"/>
        <w:ind w:firstLine="576"/>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lastRenderedPageBreak/>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324B72C8" w:rsidR="00B144B9" w:rsidRDefault="00A82317" w:rsidP="00A82317">
      <w:pPr>
        <w:pStyle w:val="Balk2"/>
        <w:rPr>
          <w:noProof/>
        </w:rPr>
      </w:pPr>
      <w:bookmarkStart w:id="34"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4"/>
    </w:p>
    <w:p w14:paraId="137F433E" w14:textId="77777777" w:rsidR="00FA2D5B" w:rsidRPr="00FA2D5B" w:rsidRDefault="00FA2D5B" w:rsidP="00FA2D5B"/>
    <w:p w14:paraId="1CF5F327" w14:textId="4EEF75FC" w:rsidR="00186106" w:rsidRDefault="00186106" w:rsidP="00FA2D5B">
      <w:pPr>
        <w:pStyle w:val="Balk3"/>
        <w:rPr>
          <w:noProof/>
        </w:rPr>
      </w:pPr>
      <w:bookmarkStart w:id="35" w:name="_Toc6798713"/>
      <w:r w:rsidRPr="007E1CF6">
        <w:rPr>
          <w:noProof/>
        </w:rPr>
        <w:t>What is Hurriyet Newspaper?</w:t>
      </w:r>
      <w:bookmarkEnd w:id="35"/>
    </w:p>
    <w:p w14:paraId="538E17F1" w14:textId="77777777" w:rsidR="00FA2D5B" w:rsidRPr="007E1CF6" w:rsidRDefault="00FA2D5B" w:rsidP="00FA2D5B">
      <w:pPr>
        <w:rPr>
          <w:iCs/>
          <w:noProof/>
        </w:rPr>
      </w:pPr>
    </w:p>
    <w:p w14:paraId="76E709BF" w14:textId="487782BE"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6" w:name="_Toc6798714"/>
      <w:r w:rsidRPr="00FA2D5B">
        <w:rPr>
          <w:noProof/>
        </w:rPr>
        <w:t>Hurriyet Newspaper API</w:t>
      </w:r>
      <w:bookmarkEnd w:id="36"/>
    </w:p>
    <w:p w14:paraId="0E341073" w14:textId="77777777" w:rsidR="00FA2D5B" w:rsidRPr="007E1CF6" w:rsidRDefault="00FA2D5B" w:rsidP="00FA2D5B">
      <w:pPr>
        <w:ind w:left="720"/>
        <w:rPr>
          <w:iCs/>
          <w:noProof/>
        </w:rPr>
      </w:pPr>
    </w:p>
    <w:p w14:paraId="37A6C04F" w14:textId="481F4924" w:rsidR="00FA2D5B" w:rsidRDefault="00186106" w:rsidP="00656FCD">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AF1AF4A" w14:textId="77777777" w:rsidR="00FA2D5B" w:rsidRPr="007E1CF6" w:rsidRDefault="00FA2D5B" w:rsidP="000233D9">
      <w:pPr>
        <w:spacing w:line="360" w:lineRule="auto"/>
        <w:ind w:firstLine="720"/>
        <w:rPr>
          <w:iCs/>
          <w:noProof/>
        </w:rPr>
      </w:pPr>
    </w:p>
    <w:p w14:paraId="209632DC" w14:textId="3FDA4392" w:rsidR="00837D74" w:rsidRDefault="004650B6" w:rsidP="00FA2D5B">
      <w:pPr>
        <w:pStyle w:val="Balk3"/>
        <w:rPr>
          <w:noProof/>
        </w:rPr>
      </w:pPr>
      <w:bookmarkStart w:id="37" w:name="_Toc6798715"/>
      <w:r w:rsidRPr="007E1CF6">
        <w:rPr>
          <w:noProof/>
        </w:rPr>
        <w:t>What is OData</w:t>
      </w:r>
      <w:bookmarkEnd w:id="37"/>
    </w:p>
    <w:p w14:paraId="335F0F2F" w14:textId="77777777" w:rsidR="00FA2D5B" w:rsidRPr="00FA2D5B" w:rsidRDefault="00FA2D5B" w:rsidP="00FA2D5B"/>
    <w:p w14:paraId="56B20C8F" w14:textId="3E16C4F7"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w:t>
      </w:r>
      <w:r w:rsidRPr="007E1CF6">
        <w:rPr>
          <w:iCs/>
          <w:noProof/>
        </w:rPr>
        <w:lastRenderedPageBreak/>
        <w:t xml:space="preserve">(GET, POST and so on), and query options. </w:t>
      </w:r>
      <w:r w:rsidR="0042421A">
        <w:rPr>
          <w:iCs/>
          <w:noProof/>
        </w:rPr>
        <w:t>Developers</w:t>
      </w:r>
      <w:r w:rsidRPr="007E1CF6">
        <w:rPr>
          <w:iCs/>
          <w:noProof/>
        </w:rPr>
        <w:t xml:space="preserve"> can only create RESTful APIs by building business logic.</w:t>
      </w:r>
    </w:p>
    <w:p w14:paraId="1DF68A7D" w14:textId="6632CB51" w:rsidR="007908BB" w:rsidRDefault="00D86051" w:rsidP="000233D9">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65DB608A" w14:textId="77777777" w:rsidR="007505F9" w:rsidRPr="007E1CF6" w:rsidRDefault="007505F9" w:rsidP="007908BB">
      <w:pPr>
        <w:spacing w:line="360" w:lineRule="auto"/>
        <w:rPr>
          <w:iCs/>
          <w:noProof/>
        </w:rPr>
      </w:pPr>
    </w:p>
    <w:p w14:paraId="726512F1" w14:textId="60D63B10" w:rsidR="004650B6" w:rsidRDefault="004650B6" w:rsidP="00FA2D5B">
      <w:pPr>
        <w:pStyle w:val="Balk3"/>
        <w:rPr>
          <w:noProof/>
        </w:rPr>
      </w:pPr>
      <w:bookmarkStart w:id="38" w:name="_Toc6798716"/>
      <w:r w:rsidRPr="007E1CF6">
        <w:rPr>
          <w:noProof/>
        </w:rPr>
        <w:t>Hürriyet API - OData Usage</w:t>
      </w:r>
      <w:bookmarkEnd w:id="38"/>
    </w:p>
    <w:p w14:paraId="15A4CF79" w14:textId="77777777" w:rsidR="00FA2D5B" w:rsidRPr="007E1CF6" w:rsidRDefault="00FA2D5B" w:rsidP="00FA2D5B">
      <w:pPr>
        <w:ind w:left="720"/>
        <w:rPr>
          <w:iCs/>
          <w:noProof/>
        </w:rPr>
      </w:pP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lastRenderedPageBreak/>
        <w:t>Writers</w:t>
      </w:r>
    </w:p>
    <w:p w14:paraId="68363CB5" w14:textId="32E73450"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2C4D15C3" w14:textId="6EB815B1" w:rsidR="00F548E8" w:rsidRDefault="00F548E8" w:rsidP="00F548E8">
      <w:pPr>
        <w:pStyle w:val="Balk2"/>
        <w:rPr>
          <w:noProof/>
        </w:rPr>
      </w:pPr>
      <w:bookmarkStart w:id="39" w:name="_Toc6798717"/>
      <w:r>
        <w:rPr>
          <w:noProof/>
        </w:rPr>
        <w:t>Python Programming Language</w:t>
      </w:r>
      <w:bookmarkEnd w:id="39"/>
    </w:p>
    <w:p w14:paraId="2725251B" w14:textId="77777777" w:rsidR="00FA2D5B" w:rsidRPr="00FA2D5B" w:rsidRDefault="00FA2D5B" w:rsidP="00FA2D5B"/>
    <w:p w14:paraId="4A7ED8AF" w14:textId="12B2A6B8"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2F47FA3C" w14:textId="09A712D7" w:rsidR="003B5DAA" w:rsidRDefault="003B5DAA" w:rsidP="003B5DAA">
      <w:pPr>
        <w:pStyle w:val="Balk2"/>
        <w:rPr>
          <w:noProof/>
        </w:rPr>
      </w:pPr>
      <w:bookmarkStart w:id="40" w:name="_Toc6798718"/>
      <w:r>
        <w:rPr>
          <w:noProof/>
        </w:rPr>
        <w:t>Istanbul Technical University NLP API</w:t>
      </w:r>
      <w:bookmarkEnd w:id="40"/>
    </w:p>
    <w:p w14:paraId="698A8863" w14:textId="77777777" w:rsidR="00FA2D5B" w:rsidRPr="00FA2D5B" w:rsidRDefault="00FA2D5B" w:rsidP="00FA2D5B"/>
    <w:p w14:paraId="30925862" w14:textId="358F5033"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proofErr w:type="gramStart"/>
      <w:r w:rsidR="008E6FA0">
        <w:t>T</w:t>
      </w:r>
      <w:r w:rsidR="00DC46CB">
        <w:t>herefore</w:t>
      </w:r>
      <w:proofErr w:type="gramEnd"/>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6E57C01A"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proofErr w:type="spellStart"/>
      <w:r w:rsidR="00FD23FC">
        <w:t>cane</w:t>
      </w:r>
      <w:proofErr w:type="spellEnd"/>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lastRenderedPageBreak/>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4A757661"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20AA9A2B" w14:textId="570D55BF" w:rsidR="003B5DAA" w:rsidRDefault="003B5DAA" w:rsidP="003B5DAA">
      <w:pPr>
        <w:pStyle w:val="Balk2"/>
        <w:rPr>
          <w:noProof/>
        </w:rPr>
      </w:pPr>
      <w:bookmarkStart w:id="41" w:name="_Toc6798719"/>
      <w:r>
        <w:rPr>
          <w:noProof/>
        </w:rPr>
        <w:t>SQLite Database</w:t>
      </w:r>
      <w:bookmarkEnd w:id="41"/>
    </w:p>
    <w:p w14:paraId="359F7188" w14:textId="77777777" w:rsidR="00FA2D5B" w:rsidRPr="00FA2D5B" w:rsidRDefault="00FA2D5B" w:rsidP="00FA2D5B"/>
    <w:p w14:paraId="606869AA" w14:textId="189C1099"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2" w:name="_Toc6798720"/>
      <w:r>
        <w:rPr>
          <w:noProof/>
        </w:rPr>
        <w:t xml:space="preserve">Other Technologies Used in </w:t>
      </w:r>
      <w:r w:rsidR="00397778">
        <w:rPr>
          <w:noProof/>
        </w:rPr>
        <w:t>the</w:t>
      </w:r>
      <w:r>
        <w:rPr>
          <w:noProof/>
        </w:rPr>
        <w:t xml:space="preserve"> Thesis Project</w:t>
      </w:r>
      <w:bookmarkEnd w:id="42"/>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77777777" w:rsidR="00FA2D5B" w:rsidRPr="007E1CF6" w:rsidRDefault="00FA2D5B"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35899A93" w:rsidR="00542B1E" w:rsidRDefault="00512ABE" w:rsidP="00542B1E">
      <w:pPr>
        <w:pStyle w:val="Balk1"/>
        <w:tabs>
          <w:tab w:val="clear" w:pos="216"/>
          <w:tab w:val="left" w:pos="284"/>
        </w:tabs>
        <w:ind w:right="295"/>
        <w:jc w:val="center"/>
        <w:rPr>
          <w:noProof/>
          <w:szCs w:val="24"/>
        </w:rPr>
      </w:pPr>
      <w:bookmarkStart w:id="43" w:name="_Toc6798721"/>
      <w:r w:rsidRPr="007E1CF6">
        <w:rPr>
          <w:noProof/>
          <w:szCs w:val="24"/>
        </w:rPr>
        <w:t>LITERATURE REVIEW</w:t>
      </w:r>
      <w:bookmarkEnd w:id="43"/>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44" w:name="_Toc6798722"/>
      <w:r w:rsidRPr="003A5D57">
        <w:t>Weakly Supervised Extraction of Computer Security Events from Twitter</w:t>
      </w:r>
      <w:bookmarkEnd w:id="44"/>
    </w:p>
    <w:p w14:paraId="1CEC6363" w14:textId="77777777" w:rsidR="00FA2D5B" w:rsidRPr="00FA2D5B" w:rsidRDefault="00FA2D5B" w:rsidP="00FA2D5B"/>
    <w:p w14:paraId="21E623A7" w14:textId="157E6513"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4F98DF6" w14:textId="60DFC91E" w:rsidR="00792327" w:rsidRDefault="00792327" w:rsidP="00792327">
      <w:pPr>
        <w:spacing w:line="360" w:lineRule="auto"/>
      </w:pPr>
    </w:p>
    <w:p w14:paraId="087BB3F6" w14:textId="086A3F6C" w:rsidR="00792327" w:rsidRDefault="00792327" w:rsidP="00792327">
      <w:pPr>
        <w:spacing w:line="360" w:lineRule="auto"/>
      </w:pPr>
    </w:p>
    <w:p w14:paraId="601FF349" w14:textId="44C52E5B" w:rsidR="00792327" w:rsidRDefault="00792327" w:rsidP="00792327">
      <w:pPr>
        <w:spacing w:line="360" w:lineRule="auto"/>
      </w:pPr>
    </w:p>
    <w:p w14:paraId="70FF922E" w14:textId="2CF833CA" w:rsidR="00E0030D" w:rsidRDefault="00ED0777" w:rsidP="00D0693E">
      <w:pPr>
        <w:spacing w:line="360" w:lineRule="auto"/>
      </w:pPr>
      <w:r>
        <w:t>They determine c</w:t>
      </w:r>
      <w:r w:rsidR="00792327">
        <w:t>andidate events as in Table 2.</w:t>
      </w:r>
    </w:p>
    <w:p w14:paraId="70AAE2C9" w14:textId="77777777" w:rsidR="00E35717" w:rsidRDefault="00E35717" w:rsidP="00D0693E">
      <w:pPr>
        <w:spacing w:line="360" w:lineRule="auto"/>
      </w:pPr>
    </w:p>
    <w:p w14:paraId="51FED9E6" w14:textId="48E79477" w:rsidR="003A5D57" w:rsidRPr="003A5D57" w:rsidRDefault="0084725C" w:rsidP="00D0693E">
      <w:pPr>
        <w:spacing w:line="360" w:lineRule="auto"/>
      </w:pPr>
      <w:r>
        <w:t>Then they are trying to find the victim, institution or program affected by these events.</w:t>
      </w:r>
    </w:p>
    <w:p w14:paraId="5B3A1FA7" w14:textId="33AD81A4" w:rsidR="003A5D57" w:rsidRDefault="004574B0" w:rsidP="003A5D57">
      <w:pPr>
        <w:pStyle w:val="Balk2"/>
      </w:pPr>
      <w:bookmarkStart w:id="45" w:name="_Toc6798723"/>
      <w:r w:rsidRPr="004574B0">
        <w:t xml:space="preserve">Automatic Detection of Cyber Security Related Accounts on Online Social Networks: Twitter as an </w:t>
      </w:r>
      <w:r w:rsidR="00D0693E">
        <w:t>E</w:t>
      </w:r>
      <w:r w:rsidRPr="004574B0">
        <w:t>xample</w:t>
      </w:r>
      <w:bookmarkEnd w:id="45"/>
    </w:p>
    <w:p w14:paraId="22533EA8" w14:textId="77777777" w:rsidR="00FA2D5B" w:rsidRPr="00FA2D5B" w:rsidRDefault="00FA2D5B" w:rsidP="00FA2D5B"/>
    <w:p w14:paraId="6A286B7F" w14:textId="20FC1C5E"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 xml:space="preserve">UK. Using machine learning techniques, they </w:t>
      </w:r>
      <w:r w:rsidRPr="00D0693E">
        <w:lastRenderedPageBreak/>
        <w:t>investigated</w:t>
      </w:r>
      <w:r w:rsidR="00ED0777">
        <w:t xml:space="preserve"> to find a method of </w:t>
      </w:r>
      <w:r w:rsidRPr="00D0693E">
        <w:t>whether social media accounts related to cybersecurity. They also selected Twitter as a sample</w:t>
      </w:r>
      <w:r w:rsidR="000C0AD1">
        <w:t xml:space="preserve"> of</w:t>
      </w:r>
      <w:r w:rsidRPr="00D0693E">
        <w:t xml:space="preserve"> social media.</w:t>
      </w:r>
    </w:p>
    <w:p w14:paraId="44764297" w14:textId="6E9770D8" w:rsidR="004574B0" w:rsidRDefault="004574B0" w:rsidP="004574B0">
      <w:pPr>
        <w:pStyle w:val="Balk2"/>
      </w:pPr>
      <w:bookmarkStart w:id="46" w:name="_Toc6798724"/>
      <w:r w:rsidRPr="004574B0">
        <w:t>DDoS Event Forecasting using Twitter Data</w:t>
      </w:r>
      <w:bookmarkEnd w:id="46"/>
    </w:p>
    <w:p w14:paraId="42D1090D" w14:textId="77777777" w:rsidR="00FA2D5B" w:rsidRPr="00FA2D5B" w:rsidRDefault="00FA2D5B" w:rsidP="00FA2D5B"/>
    <w:p w14:paraId="71E0B4C6" w14:textId="3257FB80" w:rsidR="000C0AD1" w:rsidRDefault="00ED0777" w:rsidP="00232733">
      <w:pPr>
        <w:spacing w:line="360" w:lineRule="auto"/>
        <w:ind w:firstLine="576"/>
      </w:pPr>
      <w:r>
        <w:t>It is a</w:t>
      </w:r>
      <w:r w:rsidR="000C0AD1" w:rsidRPr="000C0AD1">
        <w:t xml:space="preserve">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000C0AD1" w:rsidRPr="000C0AD1">
        <w:t xml:space="preserve"> to estimate the DDoS attacks that have not yet taken place by processing Twitter data.</w:t>
      </w:r>
    </w:p>
    <w:p w14:paraId="25CCA0F2" w14:textId="77777777" w:rsidR="00FA2D5B" w:rsidRDefault="00FA2D5B" w:rsidP="004574B0"/>
    <w:p w14:paraId="73ED0504" w14:textId="77376907" w:rsidR="000C0AD1" w:rsidRDefault="000C0AD1" w:rsidP="004574B0"/>
    <w:p w14:paraId="3C88B1D0" w14:textId="752B603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1C17206F" w14:textId="77777777" w:rsidR="00FA2D5B" w:rsidRDefault="00FA2D5B" w:rsidP="008D3273">
      <w:pPr>
        <w:spacing w:line="360" w:lineRule="auto"/>
        <w:ind w:firstLine="576"/>
      </w:pPr>
    </w:p>
    <w:p w14:paraId="00DDCF84" w14:textId="36473D4E" w:rsidR="00D0693E" w:rsidRDefault="001271E3" w:rsidP="00792879">
      <w:pPr>
        <w:pStyle w:val="Balk2"/>
      </w:pPr>
      <w:bookmarkStart w:id="47" w:name="_Toc6798725"/>
      <w:r w:rsidRPr="001271E3">
        <w:t>Prediction of drive-by download attacks on Twitter</w:t>
      </w:r>
      <w:bookmarkEnd w:id="47"/>
    </w:p>
    <w:p w14:paraId="6607A78F" w14:textId="77777777" w:rsidR="00FA2D5B" w:rsidRPr="00FA2D5B" w:rsidRDefault="00FA2D5B" w:rsidP="00FA2D5B"/>
    <w:p w14:paraId="4DAB4ACC" w14:textId="1DA7293B"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71D16808" w14:textId="3E43FEF1" w:rsidR="00D0693E" w:rsidRDefault="00D0693E" w:rsidP="00D0693E">
      <w:pPr>
        <w:pStyle w:val="Balk2"/>
      </w:pPr>
      <w:bookmarkStart w:id="48" w:name="_Toc6798726"/>
      <w:r w:rsidRPr="00D0693E">
        <w:t>SONAR: Automatic Detection of Cyber Security Events over the Twitter Stream</w:t>
      </w:r>
      <w:bookmarkEnd w:id="48"/>
    </w:p>
    <w:p w14:paraId="51983B5E" w14:textId="77777777" w:rsidR="00FA2D5B" w:rsidRPr="00FA2D5B" w:rsidRDefault="00FA2D5B" w:rsidP="00FA2D5B"/>
    <w:p w14:paraId="720F4530" w14:textId="0F984EF1" w:rsidR="000C0AD1" w:rsidRDefault="000C0AD1" w:rsidP="00707FFE">
      <w:pPr>
        <w:spacing w:line="360" w:lineRule="auto"/>
        <w:ind w:firstLine="576"/>
      </w:pPr>
      <w:r w:rsidRPr="000C0AD1">
        <w:lastRenderedPageBreak/>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23C51C8B" w:rsidR="000C0AD1" w:rsidRDefault="000C0AD1" w:rsidP="000C0AD1">
      <w:pPr>
        <w:spacing w:line="360" w:lineRule="auto"/>
      </w:pPr>
    </w:p>
    <w:p w14:paraId="1AF71498" w14:textId="5D6B5A03" w:rsidR="000C0AD1" w:rsidRDefault="000C0AD1" w:rsidP="000C0AD1">
      <w:pPr>
        <w:spacing w:line="360" w:lineRule="auto"/>
      </w:pPr>
    </w:p>
    <w:p w14:paraId="2246B7FE" w14:textId="5BE4C2A8" w:rsidR="000C0AD1" w:rsidRDefault="000C0AD1" w:rsidP="000C0AD1">
      <w:pPr>
        <w:spacing w:line="360" w:lineRule="auto"/>
      </w:pPr>
      <w:r w:rsidRPr="000C0AD1">
        <w:t>They have also benefited from many big data technologies to d</w:t>
      </w:r>
      <w:r>
        <w:t>o</w:t>
      </w:r>
      <w:r w:rsidRPr="000C0AD1">
        <w:t xml:space="preserve"> their researches.</w:t>
      </w:r>
    </w:p>
    <w:p w14:paraId="436B9DF6" w14:textId="14D19052" w:rsidR="00FC01D6" w:rsidRDefault="00FC01D6" w:rsidP="004574B0">
      <w:pPr>
        <w:pStyle w:val="Balk2"/>
      </w:pPr>
      <w:bookmarkStart w:id="49" w:name="_Toc6798727"/>
      <w:r w:rsidRPr="00FC01D6">
        <w:t>Crowdsourcing Cybersecurity: Cyber Attack Detection using Social Media</w:t>
      </w:r>
      <w:bookmarkEnd w:id="49"/>
    </w:p>
    <w:p w14:paraId="46177F90" w14:textId="77777777" w:rsidR="00FA2D5B" w:rsidRPr="00FA2D5B" w:rsidRDefault="00FA2D5B" w:rsidP="00FA2D5B"/>
    <w:p w14:paraId="36CD0583" w14:textId="66F4C2F2"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CDD63E3" w14:textId="720C8FC7" w:rsidR="00E95CBA" w:rsidRDefault="00E95CBA" w:rsidP="005B6738">
      <w:pPr>
        <w:rPr>
          <w:noProof/>
        </w:rPr>
      </w:pPr>
    </w:p>
    <w:p w14:paraId="607A6EF0" w14:textId="38A9E20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50" w:name="_Toc6798728"/>
      <w:r w:rsidRPr="007E1CF6">
        <w:rPr>
          <w:noProof/>
          <w:szCs w:val="24"/>
        </w:rPr>
        <w:t>SYSTEM ARCHITECTURE</w:t>
      </w:r>
      <w:r w:rsidR="00E95CBA">
        <w:rPr>
          <w:noProof/>
          <w:szCs w:val="24"/>
        </w:rPr>
        <w:t xml:space="preserve"> AND </w:t>
      </w:r>
      <w:r w:rsidR="00BF53A6" w:rsidRPr="007E1CF6">
        <w:rPr>
          <w:noProof/>
          <w:szCs w:val="24"/>
        </w:rPr>
        <w:t>DESIGN</w:t>
      </w:r>
      <w:bookmarkEnd w:id="50"/>
      <w:r w:rsidR="004B5284">
        <w:rPr>
          <w:noProof/>
          <w:szCs w:val="24"/>
        </w:rPr>
        <w:t xml:space="preserve"> </w:t>
      </w:r>
    </w:p>
    <w:p w14:paraId="6E5BBE07" w14:textId="64C9B597"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51" w:name="_Toc6798729"/>
      <w:r w:rsidRPr="007E1CF6">
        <w:rPr>
          <w:noProof/>
        </w:rPr>
        <w:t>Approach</w:t>
      </w:r>
      <w:bookmarkEnd w:id="51"/>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52" w:name="_Toc6798730"/>
      <w:r w:rsidRPr="007E1CF6">
        <w:rPr>
          <w:noProof/>
        </w:rPr>
        <w:t>Taxon</w:t>
      </w:r>
      <w:r w:rsidR="00C76495">
        <w:rPr>
          <w:noProof/>
        </w:rPr>
        <w:t>o</w:t>
      </w:r>
      <w:r w:rsidRPr="007E1CF6">
        <w:rPr>
          <w:noProof/>
        </w:rPr>
        <w:t>my</w:t>
      </w:r>
      <w:bookmarkEnd w:id="52"/>
    </w:p>
    <w:p w14:paraId="4E834FFF" w14:textId="2BB07318" w:rsidR="009B7663" w:rsidRPr="007E1CF6" w:rsidRDefault="009B7663" w:rsidP="009B7663">
      <w:pPr>
        <w:pStyle w:val="Balk2"/>
        <w:rPr>
          <w:noProof/>
        </w:rPr>
      </w:pPr>
      <w:bookmarkStart w:id="53" w:name="_Toc6798731"/>
      <w:r w:rsidRPr="007E1CF6">
        <w:rPr>
          <w:noProof/>
        </w:rPr>
        <w:t>Data Collection</w:t>
      </w:r>
      <w:bookmarkEnd w:id="53"/>
    </w:p>
    <w:p w14:paraId="2B3C1B83" w14:textId="2FB0DA09" w:rsidR="009B7663" w:rsidRPr="007E1CF6" w:rsidRDefault="009B7663" w:rsidP="009B7663">
      <w:pPr>
        <w:pStyle w:val="Balk2"/>
        <w:rPr>
          <w:noProof/>
        </w:rPr>
      </w:pPr>
      <w:bookmarkStart w:id="54" w:name="_Toc6798732"/>
      <w:r w:rsidRPr="007E1CF6">
        <w:rPr>
          <w:noProof/>
        </w:rPr>
        <w:t>Data Preprocessing</w:t>
      </w:r>
      <w:bookmarkEnd w:id="54"/>
    </w:p>
    <w:p w14:paraId="2EA9571A" w14:textId="0EF0B3F3" w:rsidR="009B7663" w:rsidRPr="007E1CF6" w:rsidRDefault="006D2C6E" w:rsidP="009B7663">
      <w:pPr>
        <w:pStyle w:val="Balk2"/>
        <w:rPr>
          <w:noProof/>
        </w:rPr>
      </w:pPr>
      <w:bookmarkStart w:id="55" w:name="_Toc6798733"/>
      <w:r>
        <w:rPr>
          <w:noProof/>
        </w:rPr>
        <w:t xml:space="preserve">Cybersecuirty Related </w:t>
      </w:r>
      <w:r w:rsidR="009B7663" w:rsidRPr="007E1CF6">
        <w:rPr>
          <w:noProof/>
        </w:rPr>
        <w:t>Event Detection</w:t>
      </w:r>
      <w:bookmarkEnd w:id="55"/>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56" w:name="_Toc6798734"/>
      <w:r w:rsidRPr="007E1CF6">
        <w:rPr>
          <w:noProof/>
          <w:szCs w:val="24"/>
        </w:rPr>
        <w:t>IMPLEM</w:t>
      </w:r>
      <w:r w:rsidR="00101F67">
        <w:rPr>
          <w:noProof/>
          <w:szCs w:val="24"/>
        </w:rPr>
        <w:t>E</w:t>
      </w:r>
      <w:r w:rsidRPr="007E1CF6">
        <w:rPr>
          <w:noProof/>
          <w:szCs w:val="24"/>
        </w:rPr>
        <w:t>NTATION</w:t>
      </w:r>
      <w:bookmarkEnd w:id="56"/>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57" w:name="_Toc6798735"/>
      <w:r w:rsidRPr="007E1CF6">
        <w:rPr>
          <w:noProof/>
          <w:szCs w:val="24"/>
        </w:rPr>
        <w:t>RESULTS</w:t>
      </w:r>
      <w:bookmarkEnd w:id="5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58" w:name="_Toc6798736"/>
      <w:r w:rsidRPr="007E1CF6">
        <w:rPr>
          <w:noProof/>
          <w:szCs w:val="24"/>
        </w:rPr>
        <w:lastRenderedPageBreak/>
        <w:t>CONCLUSION AND FUTURE WORK</w:t>
      </w:r>
      <w:bookmarkEnd w:id="58"/>
    </w:p>
    <w:p w14:paraId="0A5AE68B" w14:textId="536653E1" w:rsidR="00B83E6D" w:rsidRPr="007E1CF6" w:rsidRDefault="00D720CB" w:rsidP="00D720CB">
      <w:pPr>
        <w:pStyle w:val="Balk2"/>
        <w:rPr>
          <w:noProof/>
        </w:rPr>
      </w:pPr>
      <w:bookmarkStart w:id="59" w:name="_Toc6798737"/>
      <w:r w:rsidRPr="007E1CF6">
        <w:rPr>
          <w:noProof/>
        </w:rPr>
        <w:t>Conclusion</w:t>
      </w:r>
      <w:bookmarkEnd w:id="59"/>
    </w:p>
    <w:p w14:paraId="17ACCEAF" w14:textId="4D1FA23F" w:rsidR="00D720CB" w:rsidRPr="007E1CF6" w:rsidRDefault="00D720CB" w:rsidP="00D720CB">
      <w:pPr>
        <w:pStyle w:val="Balk2"/>
        <w:rPr>
          <w:noProof/>
        </w:rPr>
      </w:pPr>
      <w:bookmarkStart w:id="60" w:name="_Toc6798738"/>
      <w:r w:rsidRPr="007E1CF6">
        <w:rPr>
          <w:noProof/>
        </w:rPr>
        <w:t>Future Work</w:t>
      </w:r>
      <w:bookmarkEnd w:id="6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61" w:name="_Toc6798739"/>
      <w:r w:rsidRPr="007E1CF6">
        <w:rPr>
          <w:noProof/>
        </w:rPr>
        <w:t>REFERENCES</w:t>
      </w:r>
      <w:bookmarkEnd w:id="61"/>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lastRenderedPageBreak/>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 xml:space="preserve">Sqlite.org, “About SQLite,” 2013. [Online]. Available: </w:t>
      </w:r>
      <w:r w:rsidRPr="001271E3">
        <w:rPr>
          <w:noProof/>
          <w:szCs w:val="24"/>
        </w:rPr>
        <w:lastRenderedPageBreak/>
        <w:t>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62" w:name="_Toc6798740"/>
      <w:r w:rsidRPr="007E1CF6">
        <w:rPr>
          <w:noProof/>
        </w:rPr>
        <w:t>APPENDICES</w:t>
      </w:r>
      <w:bookmarkEnd w:id="6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63" w:name="_Toc6798741"/>
      <w:r w:rsidRPr="007E1CF6">
        <w:rPr>
          <w:noProof/>
        </w:rPr>
        <w:t xml:space="preserve">APPENDIX </w:t>
      </w:r>
      <w:r w:rsidR="00B144B9" w:rsidRPr="007E1CF6">
        <w:rPr>
          <w:noProof/>
        </w:rPr>
        <w:t>A</w:t>
      </w:r>
      <w:bookmarkEnd w:id="6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64" w:name="_Toc6798742"/>
      <w:r w:rsidRPr="007E1CF6">
        <w:rPr>
          <w:noProof/>
        </w:rPr>
        <w:t>APPENDIX B</w:t>
      </w:r>
      <w:bookmarkEnd w:id="6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17"/>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32429" w14:textId="77777777" w:rsidR="00C26844" w:rsidRDefault="00C26844" w:rsidP="00B13939">
      <w:r>
        <w:separator/>
      </w:r>
    </w:p>
  </w:endnote>
  <w:endnote w:type="continuationSeparator" w:id="0">
    <w:p w14:paraId="03A5048F" w14:textId="77777777" w:rsidR="00C26844" w:rsidRDefault="00C26844"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sdtContent>
      <w:p w14:paraId="3EEBD9DA" w14:textId="1E067614" w:rsidR="00086658" w:rsidRDefault="0008665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086658" w:rsidRDefault="0008665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sdtContent>
      <w:p w14:paraId="08B5C618" w14:textId="18477836" w:rsidR="00086658" w:rsidRDefault="0008665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086658" w:rsidRDefault="0008665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C2C88" w14:textId="77777777" w:rsidR="00C26844" w:rsidRDefault="00C26844" w:rsidP="00B13939">
      <w:pPr>
        <w:pBdr>
          <w:bottom w:val="single" w:sz="6" w:space="1" w:color="auto"/>
        </w:pBdr>
        <w:rPr>
          <w:lang w:val="tr-TR"/>
        </w:rPr>
      </w:pPr>
    </w:p>
  </w:footnote>
  <w:footnote w:type="continuationSeparator" w:id="0">
    <w:p w14:paraId="58DE6A1A" w14:textId="77777777" w:rsidR="00C26844" w:rsidRDefault="00C26844"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gFABICAt8t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2602"/>
    <w:rsid w:val="000C4E17"/>
    <w:rsid w:val="000C4F04"/>
    <w:rsid w:val="000C697D"/>
    <w:rsid w:val="000D1316"/>
    <w:rsid w:val="000D558E"/>
    <w:rsid w:val="000D68CE"/>
    <w:rsid w:val="000E10A9"/>
    <w:rsid w:val="000E368A"/>
    <w:rsid w:val="000E390C"/>
    <w:rsid w:val="000E40B7"/>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6B40"/>
    <w:rsid w:val="0025729A"/>
    <w:rsid w:val="00262027"/>
    <w:rsid w:val="002621BB"/>
    <w:rsid w:val="00262907"/>
    <w:rsid w:val="00264F08"/>
    <w:rsid w:val="00264FD3"/>
    <w:rsid w:val="002707E2"/>
    <w:rsid w:val="00270BC8"/>
    <w:rsid w:val="00271E90"/>
    <w:rsid w:val="00273D08"/>
    <w:rsid w:val="002753AD"/>
    <w:rsid w:val="002756AD"/>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B3B"/>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6DA6"/>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FBE"/>
    <w:rsid w:val="00690EBD"/>
    <w:rsid w:val="00693B31"/>
    <w:rsid w:val="006941EF"/>
    <w:rsid w:val="006944F4"/>
    <w:rsid w:val="006950E8"/>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CAC"/>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6E5F"/>
    <w:rsid w:val="007E735E"/>
    <w:rsid w:val="007F1D73"/>
    <w:rsid w:val="007F1F99"/>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148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13E7"/>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52"/>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506C"/>
    <w:rsid w:val="00A57395"/>
    <w:rsid w:val="00A60818"/>
    <w:rsid w:val="00A63FDA"/>
    <w:rsid w:val="00A6555B"/>
    <w:rsid w:val="00A70C02"/>
    <w:rsid w:val="00A70DEF"/>
    <w:rsid w:val="00A71956"/>
    <w:rsid w:val="00A72817"/>
    <w:rsid w:val="00A7298B"/>
    <w:rsid w:val="00A73019"/>
    <w:rsid w:val="00A73852"/>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2C7B"/>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844"/>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C9"/>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28E"/>
    <w:rsid w:val="00E0030D"/>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D54"/>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0777"/>
    <w:rsid w:val="00ED1A3F"/>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56C9"/>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9A432BB2-1CB8-46A2-A0F4-C3C0C7691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4</TotalTime>
  <Pages>40</Pages>
  <Words>10358</Words>
  <Characters>59047</Characters>
  <Application>Microsoft Office Word</Application>
  <DocSecurity>0</DocSecurity>
  <Lines>492</Lines>
  <Paragraphs>13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6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49</cp:revision>
  <cp:lastPrinted>2017-07-13T13:25:00Z</cp:lastPrinted>
  <dcterms:created xsi:type="dcterms:W3CDTF">2019-04-13T15:58:00Z</dcterms:created>
  <dcterms:modified xsi:type="dcterms:W3CDTF">2019-04-2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